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9CBF8FB" w14:textId="77777777" w:rsidR="005B589B" w:rsidRPr="007F231E" w:rsidRDefault="005B589B" w:rsidP="005B589B">
      <w:pPr>
        <w:tabs>
          <w:tab w:val="left" w:pos="3600"/>
          <w:tab w:val="left" w:pos="3780"/>
          <w:tab w:val="left" w:pos="3960"/>
          <w:tab w:val="left" w:pos="4320"/>
        </w:tabs>
        <w:jc w:val="center"/>
        <w:rPr>
          <w:rFonts w:ascii="TH Sarabun New" w:eastAsia="Cordia New" w:hAnsi="TH Sarabun New" w:cs="TH Sarabun New"/>
          <w:b/>
          <w:bCs/>
          <w:color w:val="000000"/>
          <w:spacing w:val="-4"/>
          <w:sz w:val="40"/>
          <w:szCs w:val="40"/>
        </w:rPr>
      </w:pPr>
      <w:r w:rsidRPr="007F231E">
        <w:rPr>
          <w:rFonts w:ascii="TH Sarabun New" w:eastAsia="Cordia New" w:hAnsi="TH Sarabun New" w:cs="TH Sarabun New"/>
          <w:b/>
          <w:bCs/>
          <w:color w:val="000000"/>
          <w:spacing w:val="-4"/>
          <w:sz w:val="40"/>
          <w:szCs w:val="40"/>
          <w:cs/>
        </w:rPr>
        <w:t xml:space="preserve">การจัดการแหล่งท่องเที่ยวเชิงวัฒนธรรมวัดหนองลำจันท์ เมืองจำพอน </w:t>
      </w:r>
    </w:p>
    <w:p w14:paraId="511BAFB1" w14:textId="77777777" w:rsidR="005B589B" w:rsidRPr="007F231E" w:rsidRDefault="005B589B" w:rsidP="005B589B">
      <w:pPr>
        <w:tabs>
          <w:tab w:val="left" w:pos="3600"/>
          <w:tab w:val="left" w:pos="3780"/>
          <w:tab w:val="left" w:pos="3960"/>
          <w:tab w:val="left" w:pos="4320"/>
        </w:tabs>
        <w:jc w:val="center"/>
        <w:rPr>
          <w:rFonts w:ascii="TH Sarabun New" w:eastAsia="Cordia New" w:hAnsi="TH Sarabun New" w:cs="TH Sarabun New"/>
          <w:b/>
          <w:bCs/>
          <w:color w:val="000000"/>
          <w:spacing w:val="-4"/>
          <w:sz w:val="40"/>
          <w:szCs w:val="40"/>
        </w:rPr>
      </w:pPr>
      <w:r w:rsidRPr="007F231E">
        <w:rPr>
          <w:rFonts w:ascii="TH Sarabun New" w:eastAsia="Cordia New" w:hAnsi="TH Sarabun New" w:cs="TH Sarabun New"/>
          <w:b/>
          <w:bCs/>
          <w:color w:val="000000"/>
          <w:spacing w:val="-4"/>
          <w:sz w:val="40"/>
          <w:szCs w:val="40"/>
          <w:cs/>
        </w:rPr>
        <w:t>แขวงสะหวันนะเขต สาธารณรัฐประชาธิปไตยประชาชนลาว</w:t>
      </w:r>
    </w:p>
    <w:p w14:paraId="2E2FF278" w14:textId="77777777" w:rsidR="005B589B" w:rsidRPr="007F231E" w:rsidRDefault="005B589B" w:rsidP="005B589B">
      <w:pPr>
        <w:tabs>
          <w:tab w:val="left" w:pos="3600"/>
          <w:tab w:val="left" w:pos="3780"/>
          <w:tab w:val="left" w:pos="3960"/>
          <w:tab w:val="left" w:pos="4320"/>
        </w:tabs>
        <w:jc w:val="center"/>
        <w:rPr>
          <w:rFonts w:ascii="TH Sarabun New" w:eastAsia="Cordia New" w:hAnsi="TH Sarabun New" w:cs="TH Sarabun New"/>
          <w:b/>
          <w:bCs/>
          <w:color w:val="000000"/>
          <w:spacing w:val="-4"/>
          <w:sz w:val="40"/>
          <w:szCs w:val="40"/>
        </w:rPr>
      </w:pPr>
      <w:r w:rsidRPr="007F231E">
        <w:rPr>
          <w:rFonts w:ascii="TH Sarabun New" w:eastAsia="Cordia New" w:hAnsi="TH Sarabun New" w:cs="TH Sarabun New"/>
          <w:b/>
          <w:bCs/>
          <w:color w:val="000000"/>
          <w:spacing w:val="-4"/>
          <w:sz w:val="40"/>
          <w:szCs w:val="40"/>
        </w:rPr>
        <w:t xml:space="preserve">The Management of Cultural Tourism of </w:t>
      </w:r>
      <w:proofErr w:type="spellStart"/>
      <w:r w:rsidRPr="007F231E">
        <w:rPr>
          <w:rFonts w:ascii="TH Sarabun New" w:eastAsia="Cordia New" w:hAnsi="TH Sarabun New" w:cs="TH Sarabun New"/>
          <w:b/>
          <w:bCs/>
          <w:color w:val="000000"/>
          <w:spacing w:val="-4"/>
          <w:sz w:val="40"/>
          <w:szCs w:val="40"/>
        </w:rPr>
        <w:t>Nong</w:t>
      </w:r>
      <w:proofErr w:type="spellEnd"/>
      <w:r w:rsidRPr="007F231E">
        <w:rPr>
          <w:rFonts w:ascii="TH Sarabun New" w:eastAsia="Cordia New" w:hAnsi="TH Sarabun New" w:cs="TH Sarabun New"/>
          <w:b/>
          <w:bCs/>
          <w:color w:val="000000"/>
          <w:spacing w:val="-4"/>
          <w:sz w:val="40"/>
          <w:szCs w:val="40"/>
        </w:rPr>
        <w:t xml:space="preserve"> Lam Chan Temple, Ban </w:t>
      </w:r>
      <w:proofErr w:type="spellStart"/>
      <w:r w:rsidRPr="007F231E">
        <w:rPr>
          <w:rFonts w:ascii="TH Sarabun New" w:eastAsia="Cordia New" w:hAnsi="TH Sarabun New" w:cs="TH Sarabun New"/>
          <w:b/>
          <w:bCs/>
          <w:color w:val="000000"/>
          <w:spacing w:val="-4"/>
          <w:sz w:val="40"/>
          <w:szCs w:val="40"/>
        </w:rPr>
        <w:t>Nong</w:t>
      </w:r>
      <w:proofErr w:type="spellEnd"/>
      <w:r w:rsidRPr="007F231E">
        <w:rPr>
          <w:rFonts w:ascii="TH Sarabun New" w:eastAsia="Cordia New" w:hAnsi="TH Sarabun New" w:cs="TH Sarabun New"/>
          <w:b/>
          <w:bCs/>
          <w:color w:val="000000"/>
          <w:spacing w:val="-4"/>
          <w:sz w:val="40"/>
          <w:szCs w:val="40"/>
        </w:rPr>
        <w:t xml:space="preserve"> Lam Chan</w:t>
      </w:r>
      <w:r w:rsidRPr="007F231E">
        <w:rPr>
          <w:rFonts w:ascii="TH Sarabun New" w:hAnsi="TH Sarabun New" w:cs="TH Sarabun New"/>
          <w:color w:val="000000"/>
        </w:rPr>
        <w:t xml:space="preserve"> </w:t>
      </w:r>
      <w:r w:rsidRPr="007F231E">
        <w:rPr>
          <w:rFonts w:ascii="TH Sarabun New" w:eastAsia="Cordia New" w:hAnsi="TH Sarabun New" w:cs="TH Sarabun New"/>
          <w:b/>
          <w:bCs/>
          <w:color w:val="000000"/>
          <w:spacing w:val="-4"/>
          <w:sz w:val="40"/>
          <w:szCs w:val="40"/>
        </w:rPr>
        <w:t xml:space="preserve">Village, </w:t>
      </w:r>
      <w:proofErr w:type="spellStart"/>
      <w:r w:rsidRPr="007F231E">
        <w:rPr>
          <w:rFonts w:ascii="TH Sarabun New" w:eastAsia="Cordia New" w:hAnsi="TH Sarabun New" w:cs="TH Sarabun New"/>
          <w:b/>
          <w:bCs/>
          <w:color w:val="000000"/>
          <w:spacing w:val="-4"/>
          <w:sz w:val="40"/>
          <w:szCs w:val="40"/>
        </w:rPr>
        <w:t>Champon</w:t>
      </w:r>
      <w:proofErr w:type="spellEnd"/>
      <w:r w:rsidRPr="007F231E">
        <w:rPr>
          <w:rFonts w:ascii="TH Sarabun New" w:eastAsia="Cordia New" w:hAnsi="TH Sarabun New" w:cs="TH Sarabun New"/>
          <w:b/>
          <w:bCs/>
          <w:color w:val="000000"/>
          <w:spacing w:val="-4"/>
          <w:sz w:val="40"/>
          <w:szCs w:val="40"/>
        </w:rPr>
        <w:t xml:space="preserve"> District, </w:t>
      </w:r>
      <w:proofErr w:type="spellStart"/>
      <w:r w:rsidRPr="007F231E">
        <w:rPr>
          <w:rFonts w:ascii="TH Sarabun New" w:eastAsia="Cordia New" w:hAnsi="TH Sarabun New" w:cs="TH Sarabun New"/>
          <w:b/>
          <w:bCs/>
          <w:color w:val="000000"/>
          <w:spacing w:val="-4"/>
          <w:sz w:val="40"/>
          <w:szCs w:val="40"/>
        </w:rPr>
        <w:t>Savannakhet</w:t>
      </w:r>
      <w:proofErr w:type="spellEnd"/>
      <w:r w:rsidRPr="007F231E">
        <w:rPr>
          <w:rFonts w:ascii="TH Sarabun New" w:eastAsia="Cordia New" w:hAnsi="TH Sarabun New" w:cs="TH Sarabun New"/>
          <w:b/>
          <w:bCs/>
          <w:color w:val="000000"/>
          <w:spacing w:val="-4"/>
          <w:sz w:val="40"/>
          <w:szCs w:val="40"/>
        </w:rPr>
        <w:t xml:space="preserve"> Province, Lao People's </w:t>
      </w:r>
      <w:proofErr w:type="spellStart"/>
      <w:r w:rsidRPr="007F231E">
        <w:rPr>
          <w:rFonts w:ascii="TH Sarabun New" w:eastAsia="Cordia New" w:hAnsi="TH Sarabun New" w:cs="TH Sarabun New"/>
          <w:b/>
          <w:bCs/>
          <w:color w:val="000000"/>
          <w:spacing w:val="-4"/>
          <w:sz w:val="40"/>
          <w:szCs w:val="40"/>
        </w:rPr>
        <w:t>Democra</w:t>
      </w:r>
      <w:proofErr w:type="spellEnd"/>
      <w:r w:rsidRPr="007F231E">
        <w:rPr>
          <w:rFonts w:ascii="TH Sarabun New" w:eastAsia="Cordia New" w:hAnsi="TH Sarabun New" w:cs="TH Sarabun New"/>
          <w:b/>
          <w:bCs/>
          <w:color w:val="000000"/>
          <w:spacing w:val="-4"/>
          <w:sz w:val="40"/>
          <w:szCs w:val="40"/>
        </w:rPr>
        <w:t xml:space="preserve"> Republic</w:t>
      </w:r>
    </w:p>
    <w:p w14:paraId="00759EEB" w14:textId="77777777" w:rsidR="008929B0" w:rsidRPr="007F231E" w:rsidRDefault="008929B0" w:rsidP="008929B0">
      <w:pPr>
        <w:tabs>
          <w:tab w:val="left" w:pos="900"/>
          <w:tab w:val="left" w:pos="1800"/>
          <w:tab w:val="left" w:pos="2520"/>
        </w:tabs>
        <w:jc w:val="thaiDistribute"/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</w:p>
    <w:p w14:paraId="3B5E4F20" w14:textId="77777777" w:rsidR="00DB6BC2" w:rsidRPr="00DF6843" w:rsidRDefault="00DB6BC2" w:rsidP="006C3165">
      <w:pPr>
        <w:tabs>
          <w:tab w:val="left" w:pos="3600"/>
          <w:tab w:val="left" w:pos="3780"/>
          <w:tab w:val="left" w:pos="3960"/>
          <w:tab w:val="left" w:pos="4320"/>
        </w:tabs>
        <w:jc w:val="right"/>
        <w:rPr>
          <w:rFonts w:ascii="TH Sarabun New" w:eastAsia="Cordia New" w:hAnsi="TH Sarabun New" w:cs="TH Sarabun New"/>
          <w:spacing w:val="-4"/>
          <w:sz w:val="28"/>
          <w:szCs w:val="28"/>
        </w:rPr>
      </w:pPr>
      <w:r w:rsidRPr="00DF6843">
        <w:rPr>
          <w:rFonts w:ascii="TH Sarabun New" w:eastAsia="Cordia New" w:hAnsi="TH Sarabun New" w:cs="TH Sarabun New"/>
          <w:spacing w:val="-4"/>
          <w:sz w:val="28"/>
          <w:szCs w:val="28"/>
          <w:cs/>
        </w:rPr>
        <w:t>ภูธร บวนสมบัติ</w:t>
      </w:r>
      <w:r w:rsidRPr="00DF6843">
        <w:rPr>
          <w:rFonts w:ascii="TH Sarabun New" w:hAnsi="TH Sarabun New" w:cs="TH Sarabun New"/>
          <w:sz w:val="28"/>
          <w:szCs w:val="28"/>
          <w:vertAlign w:val="superscript"/>
        </w:rPr>
        <w:t xml:space="preserve"> 1</w:t>
      </w:r>
      <w:r w:rsidRPr="00DF6843">
        <w:rPr>
          <w:rFonts w:ascii="TH Sarabun New" w:hAnsi="TH Sarabun New" w:cs="TH Sarabun New"/>
          <w:b/>
          <w:bCs/>
          <w:sz w:val="28"/>
          <w:szCs w:val="28"/>
        </w:rPr>
        <w:t xml:space="preserve">   </w:t>
      </w:r>
      <w:r w:rsidRPr="00DF6843">
        <w:rPr>
          <w:rFonts w:ascii="TH Sarabun New" w:eastAsia="Cordia New" w:hAnsi="TH Sarabun New" w:cs="TH Sarabun New"/>
          <w:spacing w:val="-4"/>
          <w:sz w:val="28"/>
          <w:szCs w:val="28"/>
          <w:cs/>
        </w:rPr>
        <w:t>วุฒิพง</w:t>
      </w:r>
      <w:proofErr w:type="spellStart"/>
      <w:r w:rsidRPr="00DF6843">
        <w:rPr>
          <w:rFonts w:ascii="TH Sarabun New" w:eastAsia="Cordia New" w:hAnsi="TH Sarabun New" w:cs="TH Sarabun New"/>
          <w:spacing w:val="-4"/>
          <w:sz w:val="28"/>
          <w:szCs w:val="28"/>
          <w:cs/>
        </w:rPr>
        <w:t>ษ์</w:t>
      </w:r>
      <w:proofErr w:type="spellEnd"/>
      <w:r w:rsidRPr="00DF6843">
        <w:rPr>
          <w:rFonts w:ascii="TH Sarabun New" w:eastAsia="Cordia New" w:hAnsi="TH Sarabun New" w:cs="TH Sarabun New"/>
          <w:spacing w:val="-4"/>
          <w:sz w:val="28"/>
          <w:szCs w:val="28"/>
          <w:cs/>
        </w:rPr>
        <w:t xml:space="preserve"> ฉั่วตระกูล</w:t>
      </w:r>
      <w:r w:rsidRPr="00DF6843">
        <w:rPr>
          <w:rFonts w:ascii="TH Sarabun New" w:hAnsi="TH Sarabun New" w:cs="TH Sarabun New"/>
          <w:sz w:val="28"/>
          <w:szCs w:val="28"/>
          <w:vertAlign w:val="superscript"/>
        </w:rPr>
        <w:t xml:space="preserve"> 2</w:t>
      </w:r>
      <w:r w:rsidRPr="00DF6843">
        <w:rPr>
          <w:rFonts w:ascii="TH Sarabun New" w:hAnsi="TH Sarabun New" w:cs="TH Sarabun New"/>
          <w:b/>
          <w:bCs/>
          <w:sz w:val="28"/>
          <w:szCs w:val="28"/>
        </w:rPr>
        <w:t xml:space="preserve">  </w:t>
      </w:r>
      <w:r w:rsidRPr="00DF6843">
        <w:rPr>
          <w:rFonts w:ascii="TH Sarabun New" w:eastAsia="Cordia New" w:hAnsi="TH Sarabun New" w:cs="TH Sarabun New"/>
          <w:spacing w:val="-4"/>
          <w:sz w:val="28"/>
          <w:szCs w:val="28"/>
          <w:cs/>
        </w:rPr>
        <w:t>ยุทธการ ไวยอาภา</w:t>
      </w:r>
      <w:r w:rsidRPr="00DF6843">
        <w:rPr>
          <w:rFonts w:ascii="TH Sarabun New" w:hAnsi="TH Sarabun New" w:cs="TH Sarabun New"/>
          <w:sz w:val="28"/>
          <w:szCs w:val="28"/>
          <w:vertAlign w:val="superscript"/>
        </w:rPr>
        <w:t>3</w:t>
      </w:r>
      <w:r w:rsidRPr="00DF6843">
        <w:rPr>
          <w:rFonts w:ascii="TH Sarabun New" w:eastAsia="Cordia New" w:hAnsi="TH Sarabun New" w:cs="TH Sarabun New"/>
          <w:spacing w:val="-4"/>
          <w:sz w:val="28"/>
          <w:szCs w:val="28"/>
        </w:rPr>
        <w:t xml:space="preserve"> </w:t>
      </w:r>
      <w:r w:rsidRPr="00DF6843">
        <w:rPr>
          <w:rFonts w:ascii="TH Sarabun New" w:eastAsia="Cordia New" w:hAnsi="TH Sarabun New" w:cs="TH Sarabun New"/>
          <w:spacing w:val="-4"/>
          <w:sz w:val="28"/>
          <w:szCs w:val="28"/>
          <w:cs/>
        </w:rPr>
        <w:t>กีรติ ตระการ</w:t>
      </w:r>
      <w:proofErr w:type="spellStart"/>
      <w:r w:rsidRPr="00DF6843">
        <w:rPr>
          <w:rFonts w:ascii="TH Sarabun New" w:eastAsia="Cordia New" w:hAnsi="TH Sarabun New" w:cs="TH Sarabun New"/>
          <w:spacing w:val="-4"/>
          <w:sz w:val="28"/>
          <w:szCs w:val="28"/>
          <w:cs/>
        </w:rPr>
        <w:t>ศิ</w:t>
      </w:r>
      <w:proofErr w:type="spellEnd"/>
      <w:r w:rsidRPr="00DF6843">
        <w:rPr>
          <w:rFonts w:ascii="TH Sarabun New" w:eastAsia="Cordia New" w:hAnsi="TH Sarabun New" w:cs="TH Sarabun New"/>
          <w:spacing w:val="-4"/>
          <w:sz w:val="28"/>
          <w:szCs w:val="28"/>
          <w:cs/>
        </w:rPr>
        <w:t>ริวา</w:t>
      </w:r>
      <w:proofErr w:type="spellStart"/>
      <w:r w:rsidRPr="00DF6843">
        <w:rPr>
          <w:rFonts w:ascii="TH Sarabun New" w:eastAsia="Cordia New" w:hAnsi="TH Sarabun New" w:cs="TH Sarabun New"/>
          <w:spacing w:val="-4"/>
          <w:sz w:val="28"/>
          <w:szCs w:val="28"/>
          <w:cs/>
        </w:rPr>
        <w:t>นิช</w:t>
      </w:r>
      <w:proofErr w:type="spellEnd"/>
      <w:r w:rsidRPr="00DF6843">
        <w:rPr>
          <w:rFonts w:ascii="TH Sarabun New" w:hAnsi="TH Sarabun New" w:cs="TH Sarabun New"/>
          <w:sz w:val="28"/>
          <w:szCs w:val="28"/>
          <w:vertAlign w:val="superscript"/>
          <w:lang w:bidi="lo-LA"/>
        </w:rPr>
        <w:t>4</w:t>
      </w:r>
    </w:p>
    <w:p w14:paraId="2C0E497B" w14:textId="77777777" w:rsidR="00F73EAC" w:rsidRPr="00DF6843" w:rsidRDefault="00F73EAC" w:rsidP="006C3165">
      <w:pPr>
        <w:tabs>
          <w:tab w:val="left" w:pos="3600"/>
          <w:tab w:val="left" w:pos="3780"/>
          <w:tab w:val="left" w:pos="3960"/>
          <w:tab w:val="left" w:pos="4320"/>
        </w:tabs>
        <w:jc w:val="right"/>
        <w:rPr>
          <w:rFonts w:ascii="TH Sarabun New" w:eastAsia="Cordia New" w:hAnsi="TH Sarabun New" w:cs="TH Sarabun New"/>
          <w:spacing w:val="-4"/>
          <w:sz w:val="28"/>
          <w:szCs w:val="28"/>
        </w:rPr>
      </w:pPr>
      <w:r w:rsidRPr="00DF6843">
        <w:rPr>
          <w:rFonts w:ascii="TH Sarabun New" w:eastAsia="Cordia New" w:hAnsi="TH Sarabun New" w:cs="TH Sarabun New"/>
          <w:spacing w:val="-4"/>
          <w:sz w:val="28"/>
          <w:szCs w:val="28"/>
        </w:rPr>
        <w:t>Phouthone Bouansombath</w:t>
      </w:r>
      <w:r w:rsidRPr="00DF6843">
        <w:rPr>
          <w:rFonts w:ascii="TH Sarabun New" w:hAnsi="TH Sarabun New" w:cs="TH Sarabun New"/>
          <w:sz w:val="28"/>
          <w:szCs w:val="28"/>
          <w:vertAlign w:val="superscript"/>
        </w:rPr>
        <w:t>1</w:t>
      </w:r>
      <w:r w:rsidRPr="00DF6843">
        <w:rPr>
          <w:rFonts w:ascii="TH Sarabun New" w:hAnsi="TH Sarabun New" w:cs="TH Sarabun New"/>
          <w:b/>
          <w:bCs/>
          <w:sz w:val="28"/>
          <w:szCs w:val="28"/>
        </w:rPr>
        <w:t xml:space="preserve">   </w:t>
      </w:r>
      <w:proofErr w:type="spellStart"/>
      <w:r w:rsidRPr="00DF6843">
        <w:rPr>
          <w:rFonts w:ascii="TH Sarabun New" w:eastAsia="Cordia New" w:hAnsi="TH Sarabun New" w:cs="TH Sarabun New"/>
          <w:spacing w:val="-4"/>
          <w:sz w:val="28"/>
          <w:szCs w:val="28"/>
        </w:rPr>
        <w:t>Wutthipong</w:t>
      </w:r>
      <w:proofErr w:type="spellEnd"/>
      <w:r w:rsidRPr="00DF6843">
        <w:rPr>
          <w:rFonts w:ascii="TH Sarabun New" w:eastAsia="Cordia New" w:hAnsi="TH Sarabun New" w:cs="TH Sarabun New"/>
          <w:spacing w:val="-4"/>
          <w:sz w:val="28"/>
          <w:szCs w:val="28"/>
        </w:rPr>
        <w:t xml:space="preserve"> Chuatrakul</w:t>
      </w:r>
      <w:proofErr w:type="gramStart"/>
      <w:r w:rsidRPr="00DF6843">
        <w:rPr>
          <w:rFonts w:ascii="TH Sarabun New" w:hAnsi="TH Sarabun New" w:cs="TH Sarabun New"/>
          <w:sz w:val="28"/>
          <w:szCs w:val="28"/>
          <w:vertAlign w:val="superscript"/>
        </w:rPr>
        <w:t>2</w:t>
      </w:r>
      <w:r w:rsidRPr="00DF6843">
        <w:rPr>
          <w:rFonts w:ascii="TH Sarabun New" w:hAnsi="TH Sarabun New" w:cs="TH Sarabun New"/>
          <w:b/>
          <w:bCs/>
          <w:sz w:val="28"/>
          <w:szCs w:val="28"/>
        </w:rPr>
        <w:t xml:space="preserve">  </w:t>
      </w:r>
      <w:proofErr w:type="spellStart"/>
      <w:r w:rsidRPr="00DF6843">
        <w:rPr>
          <w:rFonts w:ascii="TH Sarabun New" w:eastAsia="Cordia New" w:hAnsi="TH Sarabun New" w:cs="TH Sarabun New"/>
          <w:spacing w:val="-4"/>
          <w:sz w:val="28"/>
          <w:szCs w:val="28"/>
        </w:rPr>
        <w:t>Yutthakarn</w:t>
      </w:r>
      <w:proofErr w:type="spellEnd"/>
      <w:proofErr w:type="gramEnd"/>
      <w:r w:rsidRPr="00DF6843">
        <w:rPr>
          <w:rFonts w:ascii="TH Sarabun New" w:eastAsia="Cordia New" w:hAnsi="TH Sarabun New" w:cs="TH Sarabun New"/>
          <w:spacing w:val="-4"/>
          <w:sz w:val="28"/>
          <w:szCs w:val="28"/>
        </w:rPr>
        <w:t xml:space="preserve"> Waiapha</w:t>
      </w:r>
      <w:r w:rsidRPr="00DF6843">
        <w:rPr>
          <w:rFonts w:ascii="TH Sarabun New" w:hAnsi="TH Sarabun New" w:cs="TH Sarabun New"/>
          <w:sz w:val="28"/>
          <w:szCs w:val="28"/>
          <w:vertAlign w:val="superscript"/>
        </w:rPr>
        <w:t>3</w:t>
      </w:r>
      <w:r w:rsidR="00F442EA" w:rsidRPr="00DF6843">
        <w:rPr>
          <w:rFonts w:ascii="TH Sarabun New" w:eastAsia="Cordia New" w:hAnsi="TH Sarabun New" w:cs="TH Sarabun New"/>
          <w:spacing w:val="-4"/>
          <w:sz w:val="28"/>
          <w:szCs w:val="28"/>
        </w:rPr>
        <w:t xml:space="preserve"> </w:t>
      </w:r>
      <w:proofErr w:type="spellStart"/>
      <w:r w:rsidRPr="00DF6843">
        <w:rPr>
          <w:rFonts w:ascii="TH Sarabun New" w:eastAsia="Cordia New" w:hAnsi="TH Sarabun New" w:cs="TH Sarabun New"/>
          <w:spacing w:val="-4"/>
          <w:sz w:val="28"/>
          <w:szCs w:val="28"/>
        </w:rPr>
        <w:t>Keerati</w:t>
      </w:r>
      <w:proofErr w:type="spellEnd"/>
      <w:r w:rsidRPr="00DF6843">
        <w:rPr>
          <w:rFonts w:ascii="TH Sarabun New" w:eastAsia="Cordia New" w:hAnsi="TH Sarabun New" w:cs="TH Sarabun New"/>
          <w:spacing w:val="-4"/>
          <w:sz w:val="28"/>
          <w:szCs w:val="28"/>
        </w:rPr>
        <w:t xml:space="preserve"> Trakansiriwanich</w:t>
      </w:r>
      <w:r w:rsidRPr="00DF6843">
        <w:rPr>
          <w:rFonts w:ascii="TH Sarabun New" w:hAnsi="TH Sarabun New" w:cs="TH Sarabun New"/>
          <w:sz w:val="28"/>
          <w:szCs w:val="28"/>
          <w:vertAlign w:val="superscript"/>
          <w:lang w:bidi="lo-LA"/>
        </w:rPr>
        <w:t>4</w:t>
      </w:r>
    </w:p>
    <w:p w14:paraId="3B25C43B" w14:textId="77777777" w:rsidR="00DB6BC2" w:rsidRPr="00DF6843" w:rsidRDefault="00DB6BC2" w:rsidP="006C3165">
      <w:pPr>
        <w:tabs>
          <w:tab w:val="left" w:pos="3600"/>
          <w:tab w:val="left" w:pos="3780"/>
          <w:tab w:val="left" w:pos="3960"/>
          <w:tab w:val="left" w:pos="4320"/>
        </w:tabs>
        <w:jc w:val="right"/>
        <w:rPr>
          <w:rFonts w:ascii="TH Sarabun New" w:eastAsia="Cordia New" w:hAnsi="TH Sarabun New" w:cs="TH Sarabun New"/>
          <w:spacing w:val="-4"/>
          <w:sz w:val="28"/>
          <w:szCs w:val="28"/>
          <w:u w:val="single"/>
        </w:rPr>
      </w:pPr>
      <w:r w:rsidRPr="00DF6843">
        <w:rPr>
          <w:rFonts w:ascii="TH Sarabun New" w:hAnsi="TH Sarabun New" w:cs="TH Sarabun New"/>
          <w:sz w:val="28"/>
          <w:szCs w:val="28"/>
        </w:rPr>
        <w:t xml:space="preserve">E-mail: </w:t>
      </w:r>
      <w:hyperlink r:id="rId8" w:history="1">
        <w:r w:rsidR="007E5412" w:rsidRPr="00DF6843">
          <w:rPr>
            <w:rStyle w:val="Hyperlink"/>
            <w:rFonts w:ascii="TH Sarabun New" w:hAnsi="TH Sarabun New" w:cs="TH Sarabun New"/>
            <w:color w:val="auto"/>
            <w:sz w:val="28"/>
            <w:szCs w:val="28"/>
            <w:u w:val="none"/>
          </w:rPr>
          <w:t>Tim.phouthone@gmail.com</w:t>
        </w:r>
      </w:hyperlink>
      <w:r w:rsidR="007E5412" w:rsidRPr="00DF6843">
        <w:rPr>
          <w:rFonts w:ascii="TH Sarabun New" w:hAnsi="TH Sarabun New" w:cs="DokChampa"/>
          <w:sz w:val="28"/>
          <w:szCs w:val="28"/>
          <w:lang w:bidi="lo-LA"/>
        </w:rPr>
        <w:t xml:space="preserve">, </w:t>
      </w:r>
      <w:hyperlink r:id="rId9" w:history="1">
        <w:r w:rsidR="006C3165" w:rsidRPr="00DF6843">
          <w:rPr>
            <w:rStyle w:val="Hyperlink"/>
            <w:rFonts w:ascii="TH Sarabun New" w:eastAsia="Cordia New" w:hAnsi="TH Sarabun New" w:cs="TH Sarabun New"/>
            <w:color w:val="auto"/>
            <w:spacing w:val="-4"/>
            <w:sz w:val="28"/>
            <w:szCs w:val="28"/>
            <w:u w:val="none"/>
          </w:rPr>
          <w:t>Wutthiopnig_ctk@mju.ac.th</w:t>
        </w:r>
      </w:hyperlink>
      <w:r w:rsidR="006C3165" w:rsidRPr="00DF6843">
        <w:rPr>
          <w:rFonts w:ascii="TH Sarabun New" w:eastAsia="Cordia New" w:hAnsi="TH Sarabun New" w:cs="TH Sarabun New"/>
          <w:spacing w:val="-4"/>
          <w:sz w:val="28"/>
          <w:szCs w:val="28"/>
        </w:rPr>
        <w:t xml:space="preserve">, </w:t>
      </w:r>
      <w:proofErr w:type="gramStart"/>
      <w:r w:rsidR="006C3165" w:rsidRPr="00DF6843">
        <w:rPr>
          <w:rFonts w:ascii="TH Sarabun New" w:eastAsia="Cordia New" w:hAnsi="TH Sarabun New" w:cs="TH Sarabun New"/>
          <w:spacing w:val="-4"/>
          <w:sz w:val="28"/>
          <w:szCs w:val="28"/>
        </w:rPr>
        <w:t>yutthakarn@mju.ac.th ,</w:t>
      </w:r>
      <w:proofErr w:type="gramEnd"/>
      <w:r w:rsidR="006C3165" w:rsidRPr="00DF6843">
        <w:rPr>
          <w:rFonts w:ascii="TH Sarabun New" w:eastAsia="Cordia New" w:hAnsi="TH Sarabun New" w:cs="TH Sarabun New"/>
          <w:spacing w:val="-4"/>
          <w:sz w:val="28"/>
          <w:szCs w:val="28"/>
        </w:rPr>
        <w:t xml:space="preserve"> Keerati@mju.ac.th</w:t>
      </w:r>
    </w:p>
    <w:p w14:paraId="32E5EF64" w14:textId="77777777" w:rsidR="00DB6BC2" w:rsidRPr="00DF6843" w:rsidRDefault="00DB6BC2" w:rsidP="006C3165">
      <w:pPr>
        <w:pBdr>
          <w:bottom w:val="thinThickSmallGap" w:sz="24" w:space="1" w:color="auto"/>
        </w:pBdr>
        <w:tabs>
          <w:tab w:val="left" w:pos="900"/>
          <w:tab w:val="left" w:pos="1800"/>
          <w:tab w:val="left" w:pos="2520"/>
        </w:tabs>
        <w:jc w:val="right"/>
        <w:rPr>
          <w:rFonts w:ascii="TH Sarabun New" w:hAnsi="TH Sarabun New" w:cs="DokChampa"/>
          <w:b/>
          <w:bCs/>
          <w:sz w:val="28"/>
          <w:szCs w:val="28"/>
          <w:lang w:bidi="lo-LA"/>
        </w:rPr>
      </w:pPr>
      <w:r w:rsidRPr="00DF6843">
        <w:rPr>
          <w:rFonts w:ascii="TH Sarabun New" w:hAnsi="TH Sarabun New" w:cs="TH Sarabun New"/>
          <w:sz w:val="28"/>
          <w:szCs w:val="28"/>
          <w:cs/>
        </w:rPr>
        <w:t>โทรศัพท์</w:t>
      </w:r>
      <w:r w:rsidRPr="00DF6843">
        <w:rPr>
          <w:rFonts w:ascii="TH Sarabun New" w:hAnsi="TH Sarabun New" w:cs="TH Sarabun New"/>
          <w:sz w:val="28"/>
          <w:szCs w:val="28"/>
        </w:rPr>
        <w:t>:</w:t>
      </w:r>
      <w:r w:rsidRPr="00DF6843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Pr="00DF6843">
        <w:rPr>
          <w:rFonts w:ascii="TH Sarabun New" w:hAnsi="TH Sarabun New" w:cs="TH Sarabun New"/>
          <w:b/>
          <w:bCs/>
          <w:sz w:val="28"/>
          <w:szCs w:val="28"/>
        </w:rPr>
        <w:t>0656406351</w:t>
      </w:r>
      <w:r w:rsidR="001F3427" w:rsidRPr="00DF6843">
        <w:rPr>
          <w:rFonts w:ascii="TH Sarabun New" w:hAnsi="TH Sarabun New" w:cs="DokChampa"/>
          <w:b/>
          <w:bCs/>
          <w:sz w:val="28"/>
          <w:szCs w:val="28"/>
          <w:lang w:bidi="lo-LA"/>
        </w:rPr>
        <w:t xml:space="preserve">, 053875193, </w:t>
      </w:r>
      <w:r w:rsidR="00906BCF" w:rsidRPr="00DF6843">
        <w:rPr>
          <w:rFonts w:ascii="TH Sarabun New" w:hAnsi="TH Sarabun New" w:cs="DokChampa"/>
          <w:b/>
          <w:bCs/>
          <w:sz w:val="28"/>
          <w:szCs w:val="28"/>
          <w:lang w:bidi="lo-LA"/>
        </w:rPr>
        <w:t>053885193, 053875154</w:t>
      </w:r>
    </w:p>
    <w:p w14:paraId="3A1D8EA5" w14:textId="77777777" w:rsidR="0081626B" w:rsidRPr="007F231E" w:rsidRDefault="00C3329C" w:rsidP="00C3329C">
      <w:pPr>
        <w:ind w:left="900" w:hanging="900"/>
        <w:jc w:val="center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  <w:bookmarkStart w:id="0" w:name="_Hlk155958906"/>
      <w:r w:rsidRPr="007F231E">
        <w:rPr>
          <w:rFonts w:ascii="TH Sarabun New" w:hAnsi="TH Sarabun New" w:cs="TH Sarabun New"/>
          <w:b/>
          <w:bCs/>
          <w:color w:val="000000"/>
          <w:sz w:val="30"/>
          <w:szCs w:val="30"/>
          <w:cs/>
        </w:rPr>
        <w:t>บทคัดย่อ</w:t>
      </w:r>
    </w:p>
    <w:bookmarkEnd w:id="0"/>
    <w:p w14:paraId="1AF61614" w14:textId="77777777" w:rsidR="00563F53" w:rsidRPr="007F231E" w:rsidRDefault="00563F53" w:rsidP="00C3329C">
      <w:pPr>
        <w:ind w:left="900" w:hanging="900"/>
        <w:jc w:val="center"/>
        <w:rPr>
          <w:rFonts w:ascii="TH Sarabun New" w:hAnsi="TH Sarabun New" w:cs="TH Sarabun New"/>
          <w:b/>
          <w:bCs/>
          <w:color w:val="000000"/>
          <w:sz w:val="30"/>
          <w:szCs w:val="30"/>
          <w:cs/>
        </w:rPr>
      </w:pPr>
    </w:p>
    <w:p w14:paraId="6DB9B157" w14:textId="77777777" w:rsidR="00563F53" w:rsidRPr="007F231E" w:rsidRDefault="006C2631" w:rsidP="00F66528">
      <w:pPr>
        <w:tabs>
          <w:tab w:val="left" w:pos="709"/>
        </w:tabs>
        <w:ind w:firstLine="709"/>
        <w:jc w:val="thaiDistribute"/>
        <w:rPr>
          <w:rFonts w:ascii="TH Sarabun New" w:hAnsi="TH Sarabun New" w:cs="TH Sarabun New"/>
          <w:color w:val="000000"/>
          <w:sz w:val="28"/>
          <w:szCs w:val="28"/>
          <w:highlight w:val="yellow"/>
        </w:rPr>
      </w:pPr>
      <w:bookmarkStart w:id="1" w:name="_Hlk155958883"/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การวิจัยนี้มีวัตถุประสงค์เพื่อ </w:t>
      </w:r>
      <w:r w:rsidR="00563F53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1) </w:t>
      </w:r>
      <w:r w:rsidR="00A05F47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ศึกษา</w:t>
      </w:r>
      <w:r w:rsidR="00563F53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ศักยภาพแหล่งท่องเที่ยวเชิงวัฒนธรรม วัดหนองลำจันท์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และ</w:t>
      </w:r>
      <w:r w:rsidR="00563F53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2) </w:t>
      </w:r>
      <w:r w:rsidR="00A05F47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ศึกษา</w:t>
      </w:r>
      <w:r w:rsidR="00563F53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การจัดการแหล่งท่องเที่ยวเชิงวัฒนธรรม วัดหนองลำจันท์ บ้านหนองลำจันท์ เมืองจำพอน แขวงสะหวันนะเขต สปป. ลาว </w:t>
      </w:r>
      <w:r w:rsidR="00880173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เป็นการวิจัยเชิงปริมาณ </w:t>
      </w:r>
      <w:r w:rsidR="00880173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>(Quantitative)</w:t>
      </w:r>
      <w:r w:rsidR="00880173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กำหนดกลุ่มตัวอย่างแบบเจาะจง </w:t>
      </w:r>
      <w:r w:rsidR="00563F53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จำนวน 3 กลุ่ม</w:t>
      </w:r>
      <w:r w:rsidR="00880173" w:rsidRPr="007F231E">
        <w:rPr>
          <w:rFonts w:ascii="TH Sarabun New" w:hAnsi="TH Sarabun New" w:cs="TH Sarabun New" w:hint="cs"/>
          <w:color w:val="000000"/>
          <w:sz w:val="28"/>
          <w:szCs w:val="28"/>
          <w:cs/>
        </w:rPr>
        <w:t xml:space="preserve"> </w:t>
      </w:r>
      <w:r w:rsidR="00563F53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รวม</w:t>
      </w:r>
      <w:r w:rsidR="00880173" w:rsidRPr="007F231E">
        <w:rPr>
          <w:rFonts w:ascii="TH Sarabun New" w:hAnsi="TH Sarabun New" w:cs="TH Sarabun New" w:hint="cs"/>
          <w:color w:val="000000"/>
          <w:sz w:val="28"/>
          <w:szCs w:val="28"/>
          <w:cs/>
        </w:rPr>
        <w:t>ทั้งสิ้น</w:t>
      </w:r>
      <w:r w:rsidR="00F66528" w:rsidRPr="007F231E">
        <w:rPr>
          <w:rFonts w:ascii="TH Sarabun New" w:hAnsi="TH Sarabun New" w:cs="TH Sarabun New" w:hint="cs"/>
          <w:color w:val="000000"/>
          <w:sz w:val="28"/>
          <w:szCs w:val="28"/>
          <w:cs/>
        </w:rPr>
        <w:t xml:space="preserve"> จำนวน</w:t>
      </w:r>
      <w:r w:rsidR="00563F53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57 คน ประกอบด้วย กลุ่มเจ้าหน้าที่เกี่ยวข้องในการจัดการแหล่งท่องเที่ยว</w:t>
      </w:r>
      <w:r w:rsidR="00F66528" w:rsidRPr="007F231E">
        <w:rPr>
          <w:rFonts w:ascii="TH Sarabun New" w:eastAsia="Cordia New" w:hAnsi="TH Sarabun New" w:cs="TH Sarabun New"/>
          <w:color w:val="000000"/>
          <w:spacing w:val="-4"/>
          <w:sz w:val="28"/>
          <w:szCs w:val="28"/>
          <w:cs/>
        </w:rPr>
        <w:t>เชิงวัฒนธรรมวัดหนองลำจันท์</w:t>
      </w:r>
      <w:r w:rsidR="00563F53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กลุ่มเจ้าหน้าที่แผนกแถลงข่าว วัฒนธรรมและท่องเที่ยว แขวงสะหวันนะเขต</w:t>
      </w:r>
      <w:r w:rsidR="00F66528" w:rsidRPr="007F231E">
        <w:rPr>
          <w:rFonts w:ascii="TH Sarabun New" w:hAnsi="TH Sarabun New" w:cs="TH Sarabun New" w:hint="cs"/>
          <w:color w:val="000000"/>
          <w:sz w:val="28"/>
          <w:szCs w:val="28"/>
          <w:cs/>
        </w:rPr>
        <w:t xml:space="preserve"> </w:t>
      </w:r>
      <w:r w:rsidR="00563F53" w:rsidRPr="007F231E">
        <w:rPr>
          <w:rFonts w:ascii="TH Sarabun New" w:hAnsi="TH Sarabun New" w:cs="TH Sarabun New"/>
          <w:color w:val="000000"/>
          <w:sz w:val="28"/>
          <w:szCs w:val="28"/>
          <w:cs/>
        </w:rPr>
        <w:t>และกลุ่มเจ้าหน้าที่ห้องการแถลงข่าว วัฒนธรรมและท่องเที่ยว เมืองจำพอน เครื่องมือที่ใช้ในการวิจัย คือ แบบสอบถาม วิเคราะห์ข้อมูลใช้สถิติเชิงพรรณนา เพื่อหาค่าเฉลี่ยและส่วนเบี่ยงเบนมาตฐาน ผล</w:t>
      </w:r>
      <w:r w:rsidR="00F66528" w:rsidRPr="007F231E">
        <w:rPr>
          <w:rFonts w:ascii="TH Sarabun New" w:hAnsi="TH Sarabun New" w:cs="TH Sarabun New" w:hint="cs"/>
          <w:color w:val="000000"/>
          <w:sz w:val="28"/>
          <w:szCs w:val="28"/>
          <w:cs/>
        </w:rPr>
        <w:t>การ</w:t>
      </w:r>
      <w:r w:rsidR="00563F53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วิจัยพบว่า ศักยภาพแหล่งท่องเที่ยวเชิงวัฒนธรรม วัดหนองลำจันท์อ</w:t>
      </w:r>
      <w:r w:rsidR="000D4F7D" w:rsidRPr="007F231E">
        <w:rPr>
          <w:rFonts w:ascii="TH Sarabun New" w:hAnsi="TH Sarabun New" w:cs="TH Sarabun New" w:hint="cs"/>
          <w:color w:val="000000"/>
          <w:sz w:val="28"/>
          <w:szCs w:val="28"/>
          <w:cs/>
        </w:rPr>
        <w:t xml:space="preserve"> </w:t>
      </w:r>
      <w:r w:rsidR="00F66528" w:rsidRPr="007F231E">
        <w:rPr>
          <w:rFonts w:ascii="TH Sarabun New" w:hAnsi="TH Sarabun New" w:cs="TH Sarabun New" w:hint="cs"/>
          <w:color w:val="000000"/>
          <w:sz w:val="28"/>
          <w:szCs w:val="28"/>
          <w:cs/>
        </w:rPr>
        <w:t>ภาพรวม</w:t>
      </w:r>
      <w:r w:rsidR="000D4F7D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ศักยภาพ</w:t>
      </w:r>
      <w:r w:rsidR="000D4F7D" w:rsidRPr="007F231E">
        <w:rPr>
          <w:rFonts w:ascii="TH Sarabun New" w:hAnsi="TH Sarabun New" w:cs="TH Sarabun New" w:hint="cs"/>
          <w:color w:val="000000"/>
          <w:sz w:val="28"/>
          <w:szCs w:val="28"/>
          <w:cs/>
        </w:rPr>
        <w:t>อ</w:t>
      </w:r>
      <w:r w:rsidR="00563F53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ยู่ในระดับปานกลาง </w:t>
      </w:r>
      <w:r w:rsidR="00F66528" w:rsidRPr="007F231E">
        <w:rPr>
          <w:rFonts w:ascii="TH Sarabun New" w:hAnsi="TH Sarabun New" w:cs="TH Sarabun New"/>
          <w:color w:val="000000"/>
          <w:sz w:val="28"/>
          <w:szCs w:val="28"/>
          <w:cs/>
        </w:rPr>
        <w:t>(</w:t>
      </w:r>
      <m:oMath>
        <m:acc>
          <m:accPr>
            <m:chr m:val="̅"/>
            <m:ctrlPr>
              <w:rPr>
                <w:rFonts w:ascii="Cambria Math" w:hAnsi="Cambria Math" w:cs="TH Sarabun New"/>
                <w:b/>
                <w:bCs/>
                <w:i/>
                <w:color w:val="000000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="TH Sarabun New"/>
                <w:color w:val="000000"/>
              </w:rPr>
              <m:t>X</m:t>
            </m:r>
          </m:e>
        </m:acc>
      </m:oMath>
      <w:r w:rsidR="00F66528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F66528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= </w:t>
      </w:r>
      <w:r w:rsidR="00563F53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3.39) เมื่อพจารณาเป็นรายด้าน พบว่า ด้านสิ่งดึงดูดใจทางการท่องเที่ยวอยู่ในระดับมาก รองลงมาได้แก่ด้านจัดการด้านการท่องเที่ยวในระดับมาก และการรองรับด้านการท่องเที่ยวในระดับปานกลาง </w:t>
      </w:r>
      <w:r w:rsidR="000D4F7D" w:rsidRPr="007F231E">
        <w:rPr>
          <w:rFonts w:ascii="TH Sarabun New" w:hAnsi="TH Sarabun New" w:cs="TH Sarabun New" w:hint="cs"/>
          <w:color w:val="000000"/>
          <w:sz w:val="28"/>
          <w:szCs w:val="28"/>
          <w:cs/>
        </w:rPr>
        <w:t>ส่วนประเด็น</w:t>
      </w:r>
      <w:r w:rsidR="00563F53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การจัดการแหล่งท่องเที่ยวเชิงวัฒนธรรม </w:t>
      </w:r>
      <w:r w:rsidR="000D4F7D" w:rsidRPr="007F231E">
        <w:rPr>
          <w:rFonts w:ascii="TH Sarabun New" w:hAnsi="TH Sarabun New" w:cs="TH Sarabun New" w:hint="cs"/>
          <w:color w:val="000000"/>
          <w:sz w:val="28"/>
          <w:szCs w:val="28"/>
          <w:cs/>
        </w:rPr>
        <w:t>ภาพรวม</w:t>
      </w:r>
      <w:r w:rsidR="00563F53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อยู่ในระดับมาก (</w:t>
      </w:r>
      <m:oMath>
        <m:acc>
          <m:accPr>
            <m:chr m:val="̅"/>
            <m:ctrlPr>
              <w:rPr>
                <w:rFonts w:ascii="Cambria Math" w:hAnsi="Cambria Math" w:cs="TH Sarabun New"/>
                <w:b/>
                <w:bCs/>
                <w:i/>
                <w:color w:val="000000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="TH Sarabun New"/>
                <w:color w:val="000000"/>
              </w:rPr>
              <m:t>X</m:t>
            </m:r>
          </m:e>
        </m:acc>
      </m:oMath>
      <w:r w:rsidR="00F66528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F66528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>=</w:t>
      </w:r>
      <w:r w:rsidR="00563F53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3.55) เมื่อพจรณาเป็นรายด้าน พบว่า การจัดการด้านสังคมและวัฒนธรรม อยู่ในระดับมาก รองลงมาได้แก่การจัดกานด้านสิ่งแวดล้อม</w:t>
      </w:r>
      <w:r w:rsidR="000D4F7D" w:rsidRPr="007F231E">
        <w:rPr>
          <w:rFonts w:ascii="TH Sarabun New" w:hAnsi="TH Sarabun New" w:cs="TH Sarabun New"/>
          <w:color w:val="000000"/>
          <w:sz w:val="28"/>
          <w:szCs w:val="28"/>
          <w:cs/>
        </w:rPr>
        <w:t>ในระดับมาก</w:t>
      </w:r>
      <w:r w:rsidR="00563F53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และการจัดการด้านเศรษฐกิจในระดับปานกลาง</w:t>
      </w:r>
    </w:p>
    <w:p w14:paraId="07D539AA" w14:textId="77777777" w:rsidR="00563F53" w:rsidRPr="007F231E" w:rsidRDefault="00563F53" w:rsidP="00563F53">
      <w:pPr>
        <w:tabs>
          <w:tab w:val="left" w:pos="709"/>
        </w:tabs>
        <w:ind w:firstLine="709"/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</w:p>
    <w:p w14:paraId="1A11E755" w14:textId="77777777" w:rsidR="006873D6" w:rsidRPr="007F231E" w:rsidRDefault="00563F53" w:rsidP="00EC7D9B">
      <w:pPr>
        <w:tabs>
          <w:tab w:val="left" w:pos="900"/>
          <w:tab w:val="left" w:pos="1800"/>
          <w:tab w:val="left" w:pos="2520"/>
        </w:tabs>
        <w:jc w:val="thaiDistribute"/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  <w:r w:rsidRPr="007F231E">
        <w:rPr>
          <w:rFonts w:ascii="TH Sarabun New" w:hAnsi="TH Sarabun New" w:cs="TH Sarabun New"/>
          <w:b/>
          <w:bCs/>
          <w:color w:val="000000"/>
          <w:sz w:val="30"/>
          <w:szCs w:val="30"/>
          <w:cs/>
        </w:rPr>
        <w:t>คำสำคัญ</w:t>
      </w:r>
      <w:r w:rsidRPr="007F231E">
        <w:rPr>
          <w:rFonts w:ascii="TH Sarabun New" w:hAnsi="TH Sarabun New" w:cs="TH Sarabun New"/>
          <w:b/>
          <w:bCs/>
          <w:color w:val="000000"/>
          <w:sz w:val="30"/>
          <w:szCs w:val="30"/>
        </w:rPr>
        <w:t>:</w:t>
      </w:r>
      <w:r w:rsidRPr="007F231E">
        <w:rPr>
          <w:rFonts w:ascii="TH Sarabun New" w:hAnsi="TH Sarabun New" w:cs="TH Sarabun New"/>
          <w:b/>
          <w:bCs/>
          <w:color w:val="000000"/>
          <w:sz w:val="30"/>
          <w:szCs w:val="30"/>
          <w:cs/>
        </w:rPr>
        <w:t xml:space="preserve"> 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การจัดการแหล่งท่องเที่ยว แหล่งท่องเที่ยวเชิงวัฒนธรรม วัดหนองลำจันท์</w:t>
      </w:r>
    </w:p>
    <w:bookmarkEnd w:id="1"/>
    <w:p w14:paraId="3BE460AD" w14:textId="77777777" w:rsidR="00DC33E2" w:rsidRPr="007F231E" w:rsidRDefault="00DC33E2" w:rsidP="00EC7D9B">
      <w:pPr>
        <w:tabs>
          <w:tab w:val="left" w:pos="900"/>
          <w:tab w:val="left" w:pos="1800"/>
          <w:tab w:val="left" w:pos="2520"/>
        </w:tabs>
        <w:jc w:val="thaiDistribute"/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</w:p>
    <w:p w14:paraId="435D9A8C" w14:textId="7191CEA3" w:rsidR="00DC33E2" w:rsidRDefault="00DC33E2" w:rsidP="00DC33E2">
      <w:pPr>
        <w:ind w:left="900" w:hanging="900"/>
        <w:jc w:val="center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  <w:r w:rsidRPr="007F231E">
        <w:rPr>
          <w:rFonts w:ascii="TH Sarabun New" w:hAnsi="TH Sarabun New" w:cs="TH Sarabun New"/>
          <w:b/>
          <w:bCs/>
          <w:color w:val="000000"/>
          <w:sz w:val="30"/>
          <w:szCs w:val="30"/>
        </w:rPr>
        <w:t>Abstract</w:t>
      </w:r>
    </w:p>
    <w:p w14:paraId="01B12A8C" w14:textId="77777777" w:rsidR="00C46F0C" w:rsidRPr="007F231E" w:rsidRDefault="00C46F0C" w:rsidP="00DC33E2">
      <w:pPr>
        <w:ind w:left="900" w:hanging="900"/>
        <w:jc w:val="center"/>
        <w:rPr>
          <w:rFonts w:ascii="TH Sarabun New" w:hAnsi="TH Sarabun New" w:cs="TH Sarabun New"/>
          <w:b/>
          <w:bCs/>
          <w:color w:val="000000"/>
          <w:sz w:val="30"/>
          <w:szCs w:val="30"/>
          <w:cs/>
        </w:rPr>
      </w:pPr>
    </w:p>
    <w:p w14:paraId="251CFB93" w14:textId="099896CF" w:rsidR="00501FCB" w:rsidRDefault="00501FCB" w:rsidP="00501FCB">
      <w:pPr>
        <w:ind w:firstLine="720"/>
        <w:jc w:val="thaiDistribute"/>
        <w:rPr>
          <w:rFonts w:ascii="TH Sarabun New" w:hAnsi="TH Sarabun New" w:cs="TH Sarabun New"/>
          <w:sz w:val="28"/>
          <w:szCs w:val="28"/>
        </w:rPr>
      </w:pPr>
      <w:r w:rsidRPr="00501FCB">
        <w:rPr>
          <w:rFonts w:ascii="TH Sarabun New" w:hAnsi="TH Sarabun New" w:cs="TH Sarabun New"/>
          <w:sz w:val="28"/>
          <w:szCs w:val="28"/>
        </w:rPr>
        <w:t xml:space="preserve">This quantitative study aimed to investigate potential and management of a cultural tourist attraction at </w:t>
      </w:r>
      <w:proofErr w:type="spellStart"/>
      <w:r w:rsidRPr="00501FCB">
        <w:rPr>
          <w:rFonts w:ascii="TH Sarabun New" w:hAnsi="TH Sarabun New" w:cs="TH Sarabun New"/>
          <w:sz w:val="28"/>
          <w:szCs w:val="28"/>
        </w:rPr>
        <w:t>Nong</w:t>
      </w:r>
      <w:proofErr w:type="spellEnd"/>
      <w:r w:rsidRPr="00501FCB">
        <w:rPr>
          <w:rFonts w:ascii="TH Sarabun New" w:hAnsi="TH Sarabun New" w:cs="TH Sarabun New"/>
          <w:sz w:val="28"/>
          <w:szCs w:val="28"/>
        </w:rPr>
        <w:t xml:space="preserve"> </w:t>
      </w:r>
      <w:proofErr w:type="spellStart"/>
      <w:r w:rsidRPr="00501FCB">
        <w:rPr>
          <w:rFonts w:ascii="TH Sarabun New" w:hAnsi="TH Sarabun New" w:cs="TH Sarabun New"/>
          <w:sz w:val="28"/>
          <w:szCs w:val="28"/>
        </w:rPr>
        <w:t>Lamchan</w:t>
      </w:r>
      <w:proofErr w:type="spellEnd"/>
      <w:r w:rsidRPr="00501FCB">
        <w:rPr>
          <w:rFonts w:ascii="TH Sarabun New" w:hAnsi="TH Sarabun New" w:cs="TH Sarabun New"/>
          <w:sz w:val="28"/>
          <w:szCs w:val="28"/>
        </w:rPr>
        <w:t xml:space="preserve"> temple in </w:t>
      </w:r>
      <w:proofErr w:type="spellStart"/>
      <w:r w:rsidRPr="00501FCB">
        <w:rPr>
          <w:rFonts w:ascii="TH Sarabun New" w:hAnsi="TH Sarabun New" w:cs="TH Sarabun New"/>
          <w:sz w:val="28"/>
          <w:szCs w:val="28"/>
        </w:rPr>
        <w:t>Nong</w:t>
      </w:r>
      <w:proofErr w:type="spellEnd"/>
      <w:r w:rsidRPr="00501FCB">
        <w:rPr>
          <w:rFonts w:ascii="TH Sarabun New" w:hAnsi="TH Sarabun New" w:cs="TH Sarabun New"/>
          <w:sz w:val="28"/>
          <w:szCs w:val="28"/>
        </w:rPr>
        <w:t xml:space="preserve"> </w:t>
      </w:r>
      <w:proofErr w:type="spellStart"/>
      <w:r w:rsidRPr="00501FCB">
        <w:rPr>
          <w:rFonts w:ascii="TH Sarabun New" w:hAnsi="TH Sarabun New" w:cs="TH Sarabun New"/>
          <w:sz w:val="28"/>
          <w:szCs w:val="28"/>
        </w:rPr>
        <w:t>Lamchan</w:t>
      </w:r>
      <w:proofErr w:type="spellEnd"/>
      <w:r w:rsidRPr="00501FCB">
        <w:rPr>
          <w:rFonts w:ascii="TH Sarabun New" w:hAnsi="TH Sarabun New" w:cs="TH Sarabun New"/>
          <w:sz w:val="28"/>
          <w:szCs w:val="28"/>
        </w:rPr>
        <w:t xml:space="preserve"> village, </w:t>
      </w:r>
      <w:proofErr w:type="spellStart"/>
      <w:r w:rsidRPr="00501FCB">
        <w:rPr>
          <w:rFonts w:ascii="TH Sarabun New" w:hAnsi="TH Sarabun New" w:cs="TH Sarabun New"/>
          <w:sz w:val="28"/>
          <w:szCs w:val="28"/>
        </w:rPr>
        <w:t>Moeng</w:t>
      </w:r>
      <w:proofErr w:type="spellEnd"/>
      <w:r w:rsidRPr="00501FCB">
        <w:rPr>
          <w:rFonts w:ascii="TH Sarabun New" w:hAnsi="TH Sarabun New" w:cs="TH Sarabun New"/>
          <w:sz w:val="28"/>
          <w:szCs w:val="28"/>
        </w:rPr>
        <w:t xml:space="preserve"> </w:t>
      </w:r>
      <w:proofErr w:type="spellStart"/>
      <w:r w:rsidRPr="00501FCB">
        <w:rPr>
          <w:rFonts w:ascii="TH Sarabun New" w:hAnsi="TH Sarabun New" w:cs="TH Sarabun New"/>
          <w:sz w:val="28"/>
          <w:szCs w:val="28"/>
        </w:rPr>
        <w:t>Champhone</w:t>
      </w:r>
      <w:proofErr w:type="spellEnd"/>
      <w:r w:rsidRPr="00501FCB">
        <w:rPr>
          <w:rFonts w:ascii="TH Sarabun New" w:hAnsi="TH Sarabun New" w:cs="TH Sarabun New"/>
          <w:sz w:val="28"/>
          <w:szCs w:val="28"/>
        </w:rPr>
        <w:t xml:space="preserve">, </w:t>
      </w:r>
      <w:proofErr w:type="spellStart"/>
      <w:r w:rsidRPr="00501FCB">
        <w:rPr>
          <w:rFonts w:ascii="TH Sarabun New" w:hAnsi="TH Sarabun New" w:cs="TH Sarabun New"/>
          <w:sz w:val="28"/>
          <w:szCs w:val="28"/>
        </w:rPr>
        <w:t>Savannakhet</w:t>
      </w:r>
      <w:proofErr w:type="spellEnd"/>
      <w:r w:rsidRPr="00501FCB">
        <w:rPr>
          <w:rFonts w:ascii="TH Sarabun New" w:hAnsi="TH Sarabun New" w:cs="TH Sarabun New"/>
          <w:sz w:val="28"/>
          <w:szCs w:val="28"/>
        </w:rPr>
        <w:t xml:space="preserve">, Lao, P.D.R.  Three sample groups consisted of 57 people obtained by purposive sampling.  They were concerned </w:t>
      </w:r>
      <w:proofErr w:type="spellStart"/>
      <w:r w:rsidRPr="00501FCB">
        <w:rPr>
          <w:rFonts w:ascii="TH Sarabun New" w:hAnsi="TH Sarabun New" w:cs="TH Sarabun New"/>
          <w:sz w:val="28"/>
          <w:szCs w:val="28"/>
        </w:rPr>
        <w:t>personnels</w:t>
      </w:r>
      <w:proofErr w:type="spellEnd"/>
      <w:r w:rsidRPr="00501FCB">
        <w:rPr>
          <w:rFonts w:ascii="TH Sarabun New" w:hAnsi="TH Sarabun New" w:cs="TH Sarabun New"/>
          <w:sz w:val="28"/>
          <w:szCs w:val="28"/>
        </w:rPr>
        <w:t xml:space="preserve"> in cultural tourist attraction management at </w:t>
      </w:r>
      <w:proofErr w:type="spellStart"/>
      <w:r w:rsidRPr="00501FCB">
        <w:rPr>
          <w:rFonts w:ascii="TH Sarabun New" w:hAnsi="TH Sarabun New" w:cs="TH Sarabun New"/>
          <w:sz w:val="28"/>
          <w:szCs w:val="28"/>
        </w:rPr>
        <w:t>Nong</w:t>
      </w:r>
      <w:proofErr w:type="spellEnd"/>
      <w:r w:rsidRPr="00501FCB">
        <w:rPr>
          <w:rFonts w:ascii="TH Sarabun New" w:hAnsi="TH Sarabun New" w:cs="TH Sarabun New"/>
          <w:sz w:val="28"/>
          <w:szCs w:val="28"/>
        </w:rPr>
        <w:t xml:space="preserve"> </w:t>
      </w:r>
      <w:proofErr w:type="spellStart"/>
      <w:r w:rsidRPr="00501FCB">
        <w:rPr>
          <w:rFonts w:ascii="TH Sarabun New" w:hAnsi="TH Sarabun New" w:cs="TH Sarabun New"/>
          <w:sz w:val="28"/>
          <w:szCs w:val="28"/>
        </w:rPr>
        <w:t>Lamchan</w:t>
      </w:r>
      <w:proofErr w:type="spellEnd"/>
      <w:r w:rsidRPr="00501FCB">
        <w:rPr>
          <w:rFonts w:ascii="TH Sarabun New" w:hAnsi="TH Sarabun New" w:cs="TH Sarabun New"/>
          <w:sz w:val="28"/>
          <w:szCs w:val="28"/>
        </w:rPr>
        <w:t xml:space="preserve"> temple, press release officials for culture and tourism, </w:t>
      </w:r>
      <w:proofErr w:type="spellStart"/>
      <w:r w:rsidRPr="00501FCB">
        <w:rPr>
          <w:rFonts w:ascii="TH Sarabun New" w:hAnsi="TH Sarabun New" w:cs="TH Sarabun New"/>
          <w:sz w:val="28"/>
          <w:szCs w:val="28"/>
        </w:rPr>
        <w:t>Savannakhet</w:t>
      </w:r>
      <w:proofErr w:type="spellEnd"/>
      <w:r w:rsidRPr="00501FCB">
        <w:rPr>
          <w:rFonts w:ascii="TH Sarabun New" w:hAnsi="TH Sarabun New" w:cs="TH Sarabun New"/>
          <w:sz w:val="28"/>
          <w:szCs w:val="28"/>
        </w:rPr>
        <w:t xml:space="preserve"> province and press conference room staff for culture and tourism of </w:t>
      </w:r>
      <w:proofErr w:type="spellStart"/>
      <w:r w:rsidRPr="00501FCB">
        <w:rPr>
          <w:rFonts w:ascii="TH Sarabun New" w:hAnsi="TH Sarabun New" w:cs="TH Sarabun New"/>
          <w:sz w:val="28"/>
          <w:szCs w:val="28"/>
        </w:rPr>
        <w:t>Moeng</w:t>
      </w:r>
      <w:proofErr w:type="spellEnd"/>
      <w:r w:rsidRPr="00501FCB">
        <w:rPr>
          <w:rFonts w:ascii="TH Sarabun New" w:hAnsi="TH Sarabun New" w:cs="TH Sarabun New"/>
          <w:sz w:val="28"/>
          <w:szCs w:val="28"/>
        </w:rPr>
        <w:t xml:space="preserve"> </w:t>
      </w:r>
      <w:proofErr w:type="spellStart"/>
      <w:r w:rsidRPr="00501FCB">
        <w:rPr>
          <w:rFonts w:ascii="TH Sarabun New" w:hAnsi="TH Sarabun New" w:cs="TH Sarabun New"/>
          <w:sz w:val="28"/>
          <w:szCs w:val="28"/>
        </w:rPr>
        <w:t>Champhone</w:t>
      </w:r>
      <w:proofErr w:type="spellEnd"/>
      <w:r w:rsidRPr="00501FCB">
        <w:rPr>
          <w:rFonts w:ascii="TH Sarabun New" w:hAnsi="TH Sarabun New" w:cs="TH Sarabun New"/>
          <w:sz w:val="28"/>
          <w:szCs w:val="28"/>
        </w:rPr>
        <w:t xml:space="preserve">.  A set of questionnaires was used for data collection and analyzed by using descriptive statistics.  Findings showed that, as </w:t>
      </w:r>
      <w:r w:rsidRPr="00501FCB">
        <w:rPr>
          <w:rFonts w:ascii="TH Sarabun New" w:hAnsi="TH Sarabun New" w:cs="TH Sarabun New"/>
          <w:sz w:val="28"/>
          <w:szCs w:val="28"/>
        </w:rPr>
        <w:lastRenderedPageBreak/>
        <w:t xml:space="preserve">a whole, the potential and management was found at a moderate level </w:t>
      </w:r>
      <w:r w:rsidRPr="00501FCB">
        <w:rPr>
          <w:rFonts w:ascii="TH Sarabun New" w:hAnsi="TH Sarabun New" w:cs="TH Sarabun New"/>
          <w:sz w:val="28"/>
          <w:szCs w:val="28"/>
          <w:cs/>
        </w:rPr>
        <w:t>(</w:t>
      </w:r>
      <m:oMath>
        <m:acc>
          <m:accPr>
            <m:chr m:val="̅"/>
            <m:ctrlPr>
              <w:rPr>
                <w:rFonts w:ascii="Cambria Math" w:hAnsi="Cambria Math" w:cs="TH Sarabun New"/>
                <w:b/>
                <w:bCs/>
                <w:i/>
                <w:sz w:val="28"/>
                <w:szCs w:val="28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="TH Sarabun New"/>
                <w:sz w:val="28"/>
                <w:szCs w:val="28"/>
              </w:rPr>
              <m:t>X</m:t>
            </m:r>
          </m:e>
        </m:acc>
      </m:oMath>
      <w:r w:rsidRPr="00501FCB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Pr="00501FCB">
        <w:rPr>
          <w:rFonts w:ascii="TH Sarabun New" w:hAnsi="TH Sarabun New" w:cs="TH Sarabun New"/>
          <w:sz w:val="28"/>
          <w:szCs w:val="28"/>
          <w:lang w:bidi="lo-LA"/>
        </w:rPr>
        <w:t xml:space="preserve">= </w:t>
      </w:r>
      <w:r w:rsidRPr="00501FCB">
        <w:rPr>
          <w:rFonts w:ascii="TH Sarabun New" w:hAnsi="TH Sarabun New" w:cs="TH Sarabun New"/>
          <w:sz w:val="28"/>
          <w:szCs w:val="28"/>
          <w:cs/>
        </w:rPr>
        <w:t>3.39)</w:t>
      </w:r>
      <w:r w:rsidRPr="00501FCB">
        <w:rPr>
          <w:rFonts w:ascii="TH Sarabun New" w:hAnsi="TH Sarabun New" w:cs="TH Sarabun New"/>
          <w:sz w:val="28"/>
          <w:szCs w:val="28"/>
        </w:rPr>
        <w:t xml:space="preserve">.  Based on its details, tourism attraction and management were found at a high level, but tourism attraction was at a moderate level.  Besides, at a whole it was found at high level </w:t>
      </w:r>
      <w:r w:rsidRPr="00501FCB">
        <w:rPr>
          <w:rFonts w:ascii="TH Sarabun New" w:hAnsi="TH Sarabun New" w:cs="TH Sarabun New"/>
          <w:sz w:val="28"/>
          <w:szCs w:val="28"/>
          <w:cs/>
        </w:rPr>
        <w:t>(</w:t>
      </w:r>
      <m:oMath>
        <m:acc>
          <m:accPr>
            <m:chr m:val="̅"/>
            <m:ctrlPr>
              <w:rPr>
                <w:rFonts w:ascii="Cambria Math" w:hAnsi="Cambria Math" w:cs="TH Sarabun New"/>
                <w:b/>
                <w:bCs/>
                <w:i/>
                <w:sz w:val="28"/>
                <w:szCs w:val="28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="TH Sarabun New"/>
                <w:sz w:val="28"/>
                <w:szCs w:val="28"/>
              </w:rPr>
              <m:t>X</m:t>
            </m:r>
          </m:e>
        </m:acc>
      </m:oMath>
      <w:r w:rsidRPr="00501FCB">
        <w:rPr>
          <w:rFonts w:ascii="TH Sarabun New" w:hAnsi="TH Sarabun New" w:cs="TH Sarabun New"/>
          <w:sz w:val="28"/>
          <w:szCs w:val="28"/>
        </w:rPr>
        <w:t>=3.55). Best on its detail, it was found that cultural touri</w:t>
      </w:r>
      <w:proofErr w:type="spellStart"/>
      <w:r w:rsidRPr="00501FCB">
        <w:rPr>
          <w:rFonts w:ascii="TH Sarabun New" w:hAnsi="TH Sarabun New" w:cs="TH Sarabun New"/>
          <w:sz w:val="28"/>
          <w:szCs w:val="28"/>
        </w:rPr>
        <w:t>st</w:t>
      </w:r>
      <w:proofErr w:type="spellEnd"/>
      <w:r w:rsidRPr="00501FCB">
        <w:rPr>
          <w:rFonts w:ascii="TH Sarabun New" w:hAnsi="TH Sarabun New" w:cs="TH Sarabun New"/>
          <w:sz w:val="28"/>
          <w:szCs w:val="28"/>
        </w:rPr>
        <w:t xml:space="preserve"> attraction and environmental management were found at a high level.  However, economic management was at a moderate level.</w:t>
      </w:r>
    </w:p>
    <w:p w14:paraId="3DDE3E78" w14:textId="77777777" w:rsidR="00B359D8" w:rsidRPr="00501FCB" w:rsidRDefault="00B359D8" w:rsidP="00501FCB">
      <w:pPr>
        <w:ind w:firstLine="720"/>
        <w:jc w:val="thaiDistribute"/>
        <w:rPr>
          <w:rFonts w:ascii="TH Sarabun New" w:hAnsi="TH Sarabun New" w:cs="TH Sarabun New"/>
          <w:sz w:val="28"/>
          <w:szCs w:val="28"/>
        </w:rPr>
      </w:pPr>
    </w:p>
    <w:p w14:paraId="5E003C43" w14:textId="72DF7137" w:rsidR="006873D6" w:rsidRPr="007E7A4E" w:rsidRDefault="007E7A4E" w:rsidP="00BB30C7">
      <w:pPr>
        <w:tabs>
          <w:tab w:val="left" w:pos="900"/>
          <w:tab w:val="left" w:pos="1800"/>
          <w:tab w:val="left" w:pos="2520"/>
        </w:tabs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  <w:r w:rsidRPr="007E7A4E">
        <w:rPr>
          <w:rFonts w:ascii="TH Sarabun New" w:hAnsi="TH Sarabun New" w:cs="TH Sarabun New"/>
          <w:b/>
          <w:bCs/>
          <w:color w:val="000000"/>
          <w:sz w:val="28"/>
          <w:szCs w:val="28"/>
        </w:rPr>
        <w:t xml:space="preserve">Keywords: </w:t>
      </w:r>
      <w:r w:rsidRPr="007E7A4E">
        <w:rPr>
          <w:rFonts w:ascii="TH Sarabun New" w:hAnsi="TH Sarabun New" w:cs="TH Sarabun New"/>
          <w:color w:val="000000"/>
          <w:sz w:val="28"/>
          <w:szCs w:val="28"/>
        </w:rPr>
        <w:t xml:space="preserve">tourist attraction management, cultural tourist attraction, </w:t>
      </w:r>
      <w:proofErr w:type="spellStart"/>
      <w:r w:rsidRPr="007E7A4E">
        <w:rPr>
          <w:rFonts w:ascii="TH Sarabun New" w:hAnsi="TH Sarabun New" w:cs="TH Sarabun New"/>
          <w:color w:val="000000"/>
          <w:sz w:val="28"/>
          <w:szCs w:val="28"/>
        </w:rPr>
        <w:t>Nong</w:t>
      </w:r>
      <w:proofErr w:type="spellEnd"/>
      <w:r w:rsidRPr="007E7A4E">
        <w:rPr>
          <w:rFonts w:ascii="TH Sarabun New" w:hAnsi="TH Sarabun New" w:cs="TH Sarabun New"/>
          <w:color w:val="000000"/>
          <w:sz w:val="28"/>
          <w:szCs w:val="28"/>
        </w:rPr>
        <w:t xml:space="preserve"> </w:t>
      </w:r>
      <w:proofErr w:type="spellStart"/>
      <w:r w:rsidRPr="007E7A4E">
        <w:rPr>
          <w:rFonts w:ascii="TH Sarabun New" w:hAnsi="TH Sarabun New" w:cs="TH Sarabun New"/>
          <w:color w:val="000000"/>
          <w:sz w:val="28"/>
          <w:szCs w:val="28"/>
        </w:rPr>
        <w:t>Lamchan</w:t>
      </w:r>
      <w:proofErr w:type="spellEnd"/>
      <w:r w:rsidRPr="007E7A4E">
        <w:rPr>
          <w:rFonts w:ascii="TH Sarabun New" w:hAnsi="TH Sarabun New" w:cs="TH Sarabun New"/>
          <w:color w:val="000000"/>
          <w:sz w:val="28"/>
          <w:szCs w:val="28"/>
        </w:rPr>
        <w:t xml:space="preserve"> temple</w:t>
      </w:r>
    </w:p>
    <w:p w14:paraId="4A14CA7A" w14:textId="77777777" w:rsidR="00E21EFE" w:rsidRPr="004D50CF" w:rsidRDefault="00D96A83" w:rsidP="0081626B">
      <w:pPr>
        <w:tabs>
          <w:tab w:val="left" w:pos="900"/>
          <w:tab w:val="left" w:pos="1800"/>
          <w:tab w:val="left" w:pos="2520"/>
        </w:tabs>
        <w:jc w:val="thaiDistribute"/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  <w:r w:rsidRPr="004D50CF">
        <w:rPr>
          <w:rFonts w:ascii="TH Sarabun New" w:hAnsi="TH Sarabun New" w:cs="TH Sarabun New"/>
          <w:noProof/>
          <w:color w:val="000000"/>
        </w:rPr>
        <mc:AlternateContent>
          <mc:Choice Requires="wps">
            <w:drawing>
              <wp:anchor distT="0" distB="0" distL="114300" distR="114300" simplePos="0" relativeHeight="251657728" behindDoc="0" locked="0" layoutInCell="1" allowOverlap="1" wp14:anchorId="01E9881A" wp14:editId="77170FAE">
                <wp:simplePos x="0" y="0"/>
                <wp:positionH relativeFrom="column">
                  <wp:posOffset>76835</wp:posOffset>
                </wp:positionH>
                <wp:positionV relativeFrom="paragraph">
                  <wp:posOffset>150495</wp:posOffset>
                </wp:positionV>
                <wp:extent cx="6318885" cy="1202690"/>
                <wp:effectExtent l="0" t="0" r="0" b="0"/>
                <wp:wrapNone/>
                <wp:docPr id="2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318885" cy="120269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FE6B795" w14:textId="77777777" w:rsidR="004F428D" w:rsidRPr="00941F84" w:rsidRDefault="004F428D" w:rsidP="006873D6">
                            <w:pPr>
                              <w:pBdr>
                                <w:top w:val="single" w:sz="4" w:space="1" w:color="auto"/>
                              </w:pBdr>
                              <w:tabs>
                                <w:tab w:val="left" w:pos="3010"/>
                              </w:tabs>
                              <w:rPr>
                                <w:rFonts w:ascii="Cordia New" w:hAnsi="Cordia New" w:cs="Cordia New"/>
                              </w:rPr>
                            </w:pPr>
                            <w:r w:rsidRPr="00941F84">
                              <w:rPr>
                                <w:rFonts w:ascii="Cordia New" w:hAnsi="Cordia New"/>
                                <w:vertAlign w:val="superscript"/>
                              </w:rPr>
                              <w:t>1</w:t>
                            </w:r>
                            <w:r w:rsidRPr="00941F84">
                              <w:rPr>
                                <w:rFonts w:ascii="Cordia New" w:hAnsi="Cordia New" w:hint="cs"/>
                                <w:cs/>
                              </w:rPr>
                              <w:t xml:space="preserve"> </w:t>
                            </w:r>
                            <w:r w:rsidRPr="00941F84">
                              <w:rPr>
                                <w:rFonts w:ascii="Cordia New" w:hAnsi="Cordia New" w:cs="Cordia New" w:hint="cs"/>
                                <w:cs/>
                              </w:rPr>
                              <w:t>นักศึกษา หลักสูตร</w:t>
                            </w:r>
                            <w:r w:rsidR="00880752" w:rsidRPr="00941F84">
                              <w:rPr>
                                <w:rFonts w:ascii="Cordia New" w:hAnsi="Cordia New" w:cs="Cordia New" w:hint="cs"/>
                                <w:cs/>
                              </w:rPr>
                              <w:t xml:space="preserve"> ปริญญายาโท </w:t>
                            </w:r>
                            <w:r w:rsidRPr="00941F84">
                              <w:rPr>
                                <w:rFonts w:ascii="Cordia New" w:hAnsi="Cordia New" w:cs="Cordia New" w:hint="cs"/>
                                <w:cs/>
                              </w:rPr>
                              <w:t>สาขาวิชา</w:t>
                            </w:r>
                            <w:r w:rsidR="00880752" w:rsidRPr="00941F84">
                              <w:rPr>
                                <w:rFonts w:ascii="Cordia New" w:hAnsi="Cordia New" w:cs="Cordia New" w:hint="cs"/>
                                <w:cs/>
                              </w:rPr>
                              <w:t>พัฒนาการท่องเที่ยว</w:t>
                            </w:r>
                            <w:r w:rsidRPr="00941F84">
                              <w:rPr>
                                <w:rFonts w:ascii="Cordia New" w:hAnsi="Cordia New" w:cs="Cordia New" w:hint="cs"/>
                                <w:cs/>
                              </w:rPr>
                              <w:t xml:space="preserve"> คณะ</w:t>
                            </w:r>
                            <w:r w:rsidR="00880752" w:rsidRPr="00941F84">
                              <w:rPr>
                                <w:rFonts w:ascii="Cordia New" w:hAnsi="Cordia New" w:cs="Cordia New" w:hint="cs"/>
                                <w:cs/>
                              </w:rPr>
                              <w:t>พัฒนาการท่องเที่ยว</w:t>
                            </w:r>
                            <w:r w:rsidRPr="00941F84">
                              <w:rPr>
                                <w:rFonts w:ascii="Cordia New" w:hAnsi="Cordia New" w:cs="Cordia New" w:hint="cs"/>
                                <w:cs/>
                              </w:rPr>
                              <w:t xml:space="preserve"> มหาวิทยาลัย</w:t>
                            </w:r>
                            <w:r w:rsidR="00880752" w:rsidRPr="00941F84">
                              <w:rPr>
                                <w:rFonts w:ascii="Cordia New" w:hAnsi="Cordia New" w:cs="Cordia New" w:hint="cs"/>
                                <w:cs/>
                              </w:rPr>
                              <w:t>แม่โจ้</w:t>
                            </w:r>
                          </w:p>
                          <w:p w14:paraId="711D9A0E" w14:textId="77777777" w:rsidR="00941F84" w:rsidRPr="00982CDC" w:rsidRDefault="004F428D" w:rsidP="004F428D">
                            <w:pPr>
                              <w:tabs>
                                <w:tab w:val="left" w:pos="3010"/>
                              </w:tabs>
                              <w:rPr>
                                <w:rFonts w:ascii="TH Sarabun New" w:hAnsi="TH Sarabun New" w:cs="TH Sarabun New"/>
                                <w:vertAlign w:val="superscript"/>
                              </w:rPr>
                            </w:pPr>
                            <w:r w:rsidRPr="00982CDC">
                              <w:rPr>
                                <w:rFonts w:ascii="Cordia New" w:hAnsi="Cordia New" w:cs="Cordia New" w:hint="cs"/>
                                <w:vertAlign w:val="superscript"/>
                                <w:cs/>
                              </w:rPr>
                              <w:t xml:space="preserve">2 </w:t>
                            </w:r>
                            <w:r w:rsidRPr="00982CDC">
                              <w:rPr>
                                <w:rFonts w:ascii="TH Sarabun New" w:hAnsi="TH Sarabun New" w:cs="TH Sarabun New"/>
                                <w:cs/>
                              </w:rPr>
                              <w:t>อาจารย์ประจำ สาขาวิชา</w:t>
                            </w:r>
                            <w:r w:rsidR="00941F84" w:rsidRPr="00982CDC">
                              <w:rPr>
                                <w:rFonts w:ascii="TH Sarabun New" w:hAnsi="TH Sarabun New" w:cs="TH Sarabun New"/>
                                <w:cs/>
                              </w:rPr>
                              <w:t>พัฒนาการท่องเที่ยว</w:t>
                            </w:r>
                            <w:r w:rsidR="00941F84" w:rsidRPr="00982CDC">
                              <w:rPr>
                                <w:rFonts w:ascii="TH Sarabun New" w:hAnsi="TH Sarabun New" w:cs="TH Sarabun New" w:hint="cs"/>
                                <w:cs/>
                              </w:rPr>
                              <w:t xml:space="preserve"> </w:t>
                            </w:r>
                            <w:r w:rsidRPr="00982CDC">
                              <w:rPr>
                                <w:rFonts w:ascii="TH Sarabun New" w:hAnsi="TH Sarabun New" w:cs="TH Sarabun New"/>
                                <w:cs/>
                              </w:rPr>
                              <w:t>คณะ</w:t>
                            </w:r>
                            <w:r w:rsidR="00941F84" w:rsidRPr="00982CDC">
                              <w:rPr>
                                <w:rFonts w:ascii="TH Sarabun New" w:hAnsi="TH Sarabun New" w:cs="TH Sarabun New"/>
                                <w:cs/>
                              </w:rPr>
                              <w:t>พัฒนาการท่องเที่ยว</w:t>
                            </w:r>
                            <w:r w:rsidRPr="00982CDC">
                              <w:rPr>
                                <w:rFonts w:ascii="TH Sarabun New" w:hAnsi="TH Sarabun New" w:cs="TH Sarabun New"/>
                                <w:cs/>
                              </w:rPr>
                              <w:t xml:space="preserve"> มหาวิทยาลัย</w:t>
                            </w:r>
                            <w:r w:rsidR="00941F84" w:rsidRPr="00982CDC">
                              <w:rPr>
                                <w:rFonts w:ascii="TH Sarabun New" w:hAnsi="TH Sarabun New" w:cs="TH Sarabun New"/>
                                <w:cs/>
                              </w:rPr>
                              <w:t>แม่โจ้</w:t>
                            </w:r>
                          </w:p>
                          <w:p w14:paraId="17ABFD81" w14:textId="77777777" w:rsidR="002A2F68" w:rsidRPr="00982CDC" w:rsidRDefault="002A2F68" w:rsidP="002A2F68">
                            <w:pPr>
                              <w:tabs>
                                <w:tab w:val="left" w:pos="3010"/>
                              </w:tabs>
                              <w:rPr>
                                <w:rFonts w:ascii="TH Sarabun New" w:hAnsi="TH Sarabun New" w:cs="TH Sarabun New"/>
                                <w:vertAlign w:val="superscript"/>
                              </w:rPr>
                            </w:pPr>
                            <w:r w:rsidRPr="00982CDC">
                              <w:rPr>
                                <w:rFonts w:ascii="Cordia New" w:hAnsi="Cordia New" w:cs="DokChampa"/>
                                <w:vertAlign w:val="superscript"/>
                                <w:lang w:bidi="lo-LA"/>
                              </w:rPr>
                              <w:t>3</w:t>
                            </w:r>
                            <w:r w:rsidRPr="00982CDC">
                              <w:rPr>
                                <w:rFonts w:ascii="Cordia New" w:hAnsi="Cordia New" w:cs="Cordia New" w:hint="cs"/>
                                <w:vertAlign w:val="superscript"/>
                                <w:cs/>
                              </w:rPr>
                              <w:t xml:space="preserve"> </w:t>
                            </w:r>
                            <w:r w:rsidRPr="00982CDC">
                              <w:rPr>
                                <w:rFonts w:ascii="TH Sarabun New" w:hAnsi="TH Sarabun New" w:cs="TH Sarabun New"/>
                                <w:cs/>
                              </w:rPr>
                              <w:t>อาจารย์ประจำ สาขาวิชาพัฒนาการท่องเที่ยว</w:t>
                            </w:r>
                            <w:r w:rsidRPr="00982CDC">
                              <w:rPr>
                                <w:rFonts w:ascii="TH Sarabun New" w:hAnsi="TH Sarabun New" w:cs="TH Sarabun New" w:hint="cs"/>
                                <w:cs/>
                              </w:rPr>
                              <w:t xml:space="preserve"> </w:t>
                            </w:r>
                            <w:r w:rsidRPr="00982CDC">
                              <w:rPr>
                                <w:rFonts w:ascii="TH Sarabun New" w:hAnsi="TH Sarabun New" w:cs="TH Sarabun New"/>
                                <w:cs/>
                              </w:rPr>
                              <w:t>คณะพัฒนาการท่องเที่ยว มหาวิทยาลัยแม่โจ้</w:t>
                            </w:r>
                          </w:p>
                          <w:p w14:paraId="3C28FF6D" w14:textId="77777777" w:rsidR="002A2F68" w:rsidRPr="00982CDC" w:rsidRDefault="002A2F68" w:rsidP="004F428D">
                            <w:pPr>
                              <w:tabs>
                                <w:tab w:val="left" w:pos="3010"/>
                              </w:tabs>
                              <w:rPr>
                                <w:rFonts w:ascii="TH Sarabun New" w:hAnsi="TH Sarabun New" w:cs="TH Sarabun New"/>
                                <w:vertAlign w:val="superscript"/>
                              </w:rPr>
                            </w:pPr>
                            <w:r w:rsidRPr="00982CDC">
                              <w:rPr>
                                <w:rFonts w:ascii="Cordia New" w:hAnsi="Cordia New" w:cs="DokChampa"/>
                                <w:vertAlign w:val="superscript"/>
                                <w:lang w:bidi="lo-LA"/>
                              </w:rPr>
                              <w:t>4</w:t>
                            </w:r>
                            <w:r w:rsidRPr="00982CDC">
                              <w:rPr>
                                <w:rFonts w:ascii="Cordia New" w:hAnsi="Cordia New" w:cs="Cordia New" w:hint="cs"/>
                                <w:vertAlign w:val="superscript"/>
                                <w:cs/>
                              </w:rPr>
                              <w:t xml:space="preserve"> </w:t>
                            </w:r>
                            <w:r w:rsidRPr="00982CDC">
                              <w:rPr>
                                <w:rFonts w:ascii="TH Sarabun New" w:hAnsi="TH Sarabun New" w:cs="TH Sarabun New"/>
                                <w:cs/>
                              </w:rPr>
                              <w:t>อาจารย์ประจำ สาขาวิชาพัฒนาการท่องเที่ยว</w:t>
                            </w:r>
                            <w:r w:rsidRPr="00982CDC">
                              <w:rPr>
                                <w:rFonts w:ascii="TH Sarabun New" w:hAnsi="TH Sarabun New" w:cs="TH Sarabun New" w:hint="cs"/>
                                <w:cs/>
                              </w:rPr>
                              <w:t xml:space="preserve"> </w:t>
                            </w:r>
                            <w:r w:rsidRPr="00982CDC">
                              <w:rPr>
                                <w:rFonts w:ascii="TH Sarabun New" w:hAnsi="TH Sarabun New" w:cs="TH Sarabun New"/>
                                <w:cs/>
                              </w:rPr>
                              <w:t>คณะพัฒนาการท่องเที่ยว มหาวิทยาลัยแม่โจ้</w:t>
                            </w:r>
                          </w:p>
                          <w:p w14:paraId="0BDBCFF8" w14:textId="77777777" w:rsidR="00982CDC" w:rsidRPr="00982CDC" w:rsidRDefault="00982CDC" w:rsidP="004F428D">
                            <w:pPr>
                              <w:tabs>
                                <w:tab w:val="left" w:pos="3010"/>
                              </w:tabs>
                              <w:rPr>
                                <w:rFonts w:ascii="Cordia New" w:hAnsi="Cordia New" w:cs="Cordia New"/>
                                <w:cs/>
                              </w:rPr>
                            </w:pPr>
                          </w:p>
                          <w:p w14:paraId="0AC608A1" w14:textId="77777777" w:rsidR="004F428D" w:rsidRDefault="004F428D" w:rsidP="004F428D"/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1E9881A" id="_x0000_t202" coordsize="21600,21600" o:spt="202" path="m,l,21600r21600,l21600,xe">
                <v:stroke joinstyle="miter"/>
                <v:path gradientshapeok="t" o:connecttype="rect"/>
              </v:shapetype>
              <v:shape id="กล่องข้อความ 2" o:spid="_x0000_s1026" type="#_x0000_t202" style="position:absolute;left:0;text-align:left;margin-left:6.05pt;margin-top:11.85pt;width:497.55pt;height:94.7pt;z-index:25165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" stroked="f">
                <v:textbox>
                  <w:txbxContent>
                    <w:p w14:paraId="1FE6B795" w14:textId="77777777" w:rsidR="004F428D" w:rsidRPr="00941F84" w:rsidRDefault="004F428D" w:rsidP="006873D6">
                      <w:pPr>
                        <w:pBdr>
                          <w:top w:val="single" w:sz="4" w:space="1" w:color="auto"/>
                        </w:pBdr>
                        <w:tabs>
                          <w:tab w:val="left" w:pos="3010"/>
                        </w:tabs>
                        <w:rPr>
                          <w:rFonts w:ascii="Cordia New" w:hAnsi="Cordia New" w:cs="Cordia New"/>
                        </w:rPr>
                      </w:pPr>
                      <w:r w:rsidRPr="00941F84">
                        <w:rPr>
                          <w:rFonts w:ascii="Cordia New" w:hAnsi="Cordia New"/>
                          <w:vertAlign w:val="superscript"/>
                        </w:rPr>
                        <w:t>1</w:t>
                      </w:r>
                      <w:r w:rsidRPr="00941F84">
                        <w:rPr>
                          <w:rFonts w:ascii="Cordia New" w:hAnsi="Cordia New" w:hint="cs"/>
                          <w:cs/>
                        </w:rPr>
                        <w:t xml:space="preserve"> </w:t>
                      </w:r>
                      <w:r w:rsidRPr="00941F84">
                        <w:rPr>
                          <w:rFonts w:ascii="Cordia New" w:hAnsi="Cordia New" w:cs="Cordia New" w:hint="cs"/>
                          <w:cs/>
                        </w:rPr>
                        <w:t>นักศึกษา หลักสูตร</w:t>
                      </w:r>
                      <w:r w:rsidR="00880752" w:rsidRPr="00941F84">
                        <w:rPr>
                          <w:rFonts w:ascii="Cordia New" w:hAnsi="Cordia New" w:cs="Cordia New" w:hint="cs"/>
                          <w:cs/>
                        </w:rPr>
                        <w:t xml:space="preserve"> ปริญญายาโท </w:t>
                      </w:r>
                      <w:r w:rsidRPr="00941F84">
                        <w:rPr>
                          <w:rFonts w:ascii="Cordia New" w:hAnsi="Cordia New" w:cs="Cordia New" w:hint="cs"/>
                          <w:cs/>
                        </w:rPr>
                        <w:t>สาขาวิชา</w:t>
                      </w:r>
                      <w:r w:rsidR="00880752" w:rsidRPr="00941F84">
                        <w:rPr>
                          <w:rFonts w:ascii="Cordia New" w:hAnsi="Cordia New" w:cs="Cordia New" w:hint="cs"/>
                          <w:cs/>
                        </w:rPr>
                        <w:t>พัฒนาการท่องเที่ยว</w:t>
                      </w:r>
                      <w:r w:rsidRPr="00941F84">
                        <w:rPr>
                          <w:rFonts w:ascii="Cordia New" w:hAnsi="Cordia New" w:cs="Cordia New" w:hint="cs"/>
                          <w:cs/>
                        </w:rPr>
                        <w:t xml:space="preserve"> คณะ</w:t>
                      </w:r>
                      <w:r w:rsidR="00880752" w:rsidRPr="00941F84">
                        <w:rPr>
                          <w:rFonts w:ascii="Cordia New" w:hAnsi="Cordia New" w:cs="Cordia New" w:hint="cs"/>
                          <w:cs/>
                        </w:rPr>
                        <w:t>พัฒนาการท่องเที่ยว</w:t>
                      </w:r>
                      <w:r w:rsidRPr="00941F84">
                        <w:rPr>
                          <w:rFonts w:ascii="Cordia New" w:hAnsi="Cordia New" w:cs="Cordia New" w:hint="cs"/>
                          <w:cs/>
                        </w:rPr>
                        <w:t xml:space="preserve"> มหาวิทยาลัย</w:t>
                      </w:r>
                      <w:r w:rsidR="00880752" w:rsidRPr="00941F84">
                        <w:rPr>
                          <w:rFonts w:ascii="Cordia New" w:hAnsi="Cordia New" w:cs="Cordia New" w:hint="cs"/>
                          <w:cs/>
                        </w:rPr>
                        <w:t>แม่โจ้</w:t>
                      </w:r>
                    </w:p>
                    <w:p w14:paraId="711D9A0E" w14:textId="77777777" w:rsidR="00941F84" w:rsidRPr="00982CDC" w:rsidRDefault="004F428D" w:rsidP="004F428D">
                      <w:pPr>
                        <w:tabs>
                          <w:tab w:val="left" w:pos="3010"/>
                        </w:tabs>
                        <w:rPr>
                          <w:rFonts w:ascii="TH Sarabun New" w:hAnsi="TH Sarabun New" w:cs="TH Sarabun New"/>
                          <w:vertAlign w:val="superscript"/>
                        </w:rPr>
                      </w:pPr>
                      <w:r w:rsidRPr="00982CDC">
                        <w:rPr>
                          <w:rFonts w:ascii="Cordia New" w:hAnsi="Cordia New" w:cs="Cordia New" w:hint="cs"/>
                          <w:vertAlign w:val="superscript"/>
                          <w:cs/>
                        </w:rPr>
                        <w:t xml:space="preserve">2 </w:t>
                      </w:r>
                      <w:r w:rsidRPr="00982CDC">
                        <w:rPr>
                          <w:rFonts w:ascii="TH Sarabun New" w:hAnsi="TH Sarabun New" w:cs="TH Sarabun New"/>
                          <w:cs/>
                        </w:rPr>
                        <w:t>อาจารย์ประจำ สาขาวิชา</w:t>
                      </w:r>
                      <w:r w:rsidR="00941F84" w:rsidRPr="00982CDC">
                        <w:rPr>
                          <w:rFonts w:ascii="TH Sarabun New" w:hAnsi="TH Sarabun New" w:cs="TH Sarabun New"/>
                          <w:cs/>
                        </w:rPr>
                        <w:t>พัฒนาการท่องเที่ยว</w:t>
                      </w:r>
                      <w:r w:rsidR="00941F84" w:rsidRPr="00982CDC">
                        <w:rPr>
                          <w:rFonts w:ascii="TH Sarabun New" w:hAnsi="TH Sarabun New" w:cs="TH Sarabun New" w:hint="cs"/>
                          <w:cs/>
                        </w:rPr>
                        <w:t xml:space="preserve"> </w:t>
                      </w:r>
                      <w:r w:rsidRPr="00982CDC">
                        <w:rPr>
                          <w:rFonts w:ascii="TH Sarabun New" w:hAnsi="TH Sarabun New" w:cs="TH Sarabun New"/>
                          <w:cs/>
                        </w:rPr>
                        <w:t>คณะ</w:t>
                      </w:r>
                      <w:r w:rsidR="00941F84" w:rsidRPr="00982CDC">
                        <w:rPr>
                          <w:rFonts w:ascii="TH Sarabun New" w:hAnsi="TH Sarabun New" w:cs="TH Sarabun New"/>
                          <w:cs/>
                        </w:rPr>
                        <w:t>พัฒนาการท่องเที่ยว</w:t>
                      </w:r>
                      <w:r w:rsidRPr="00982CDC">
                        <w:rPr>
                          <w:rFonts w:ascii="TH Sarabun New" w:hAnsi="TH Sarabun New" w:cs="TH Sarabun New"/>
                          <w:cs/>
                        </w:rPr>
                        <w:t xml:space="preserve"> มหาวิทยาลัย</w:t>
                      </w:r>
                      <w:r w:rsidR="00941F84" w:rsidRPr="00982CDC">
                        <w:rPr>
                          <w:rFonts w:ascii="TH Sarabun New" w:hAnsi="TH Sarabun New" w:cs="TH Sarabun New"/>
                          <w:cs/>
                        </w:rPr>
                        <w:t>แม่โจ้</w:t>
                      </w:r>
                    </w:p>
                    <w:p w14:paraId="17ABFD81" w14:textId="77777777" w:rsidR="002A2F68" w:rsidRPr="00982CDC" w:rsidRDefault="002A2F68" w:rsidP="002A2F68">
                      <w:pPr>
                        <w:tabs>
                          <w:tab w:val="left" w:pos="3010"/>
                        </w:tabs>
                        <w:rPr>
                          <w:rFonts w:ascii="TH Sarabun New" w:hAnsi="TH Sarabun New" w:cs="TH Sarabun New"/>
                          <w:vertAlign w:val="superscript"/>
                        </w:rPr>
                      </w:pPr>
                      <w:r w:rsidRPr="00982CDC">
                        <w:rPr>
                          <w:rFonts w:ascii="Cordia New" w:hAnsi="Cordia New" w:cs="DokChampa"/>
                          <w:vertAlign w:val="superscript"/>
                          <w:lang w:bidi="lo-LA"/>
                        </w:rPr>
                        <w:t>3</w:t>
                      </w:r>
                      <w:r w:rsidRPr="00982CDC">
                        <w:rPr>
                          <w:rFonts w:ascii="Cordia New" w:hAnsi="Cordia New" w:cs="Cordia New" w:hint="cs"/>
                          <w:vertAlign w:val="superscript"/>
                          <w:cs/>
                        </w:rPr>
                        <w:t xml:space="preserve"> </w:t>
                      </w:r>
                      <w:r w:rsidRPr="00982CDC">
                        <w:rPr>
                          <w:rFonts w:ascii="TH Sarabun New" w:hAnsi="TH Sarabun New" w:cs="TH Sarabun New"/>
                          <w:cs/>
                        </w:rPr>
                        <w:t>อาจารย์ประจำ สาขาวิชาพัฒนาการท่องเที่ยว</w:t>
                      </w:r>
                      <w:r w:rsidRPr="00982CDC">
                        <w:rPr>
                          <w:rFonts w:ascii="TH Sarabun New" w:hAnsi="TH Sarabun New" w:cs="TH Sarabun New" w:hint="cs"/>
                          <w:cs/>
                        </w:rPr>
                        <w:t xml:space="preserve"> </w:t>
                      </w:r>
                      <w:r w:rsidRPr="00982CDC">
                        <w:rPr>
                          <w:rFonts w:ascii="TH Sarabun New" w:hAnsi="TH Sarabun New" w:cs="TH Sarabun New"/>
                          <w:cs/>
                        </w:rPr>
                        <w:t>คณะพัฒนาการท่องเที่ยว มหาวิทยาลัยแม่โจ้</w:t>
                      </w:r>
                    </w:p>
                    <w:p w14:paraId="3C28FF6D" w14:textId="77777777" w:rsidR="002A2F68" w:rsidRPr="00982CDC" w:rsidRDefault="002A2F68" w:rsidP="004F428D">
                      <w:pPr>
                        <w:tabs>
                          <w:tab w:val="left" w:pos="3010"/>
                        </w:tabs>
                        <w:rPr>
                          <w:rFonts w:ascii="TH Sarabun New" w:hAnsi="TH Sarabun New" w:cs="TH Sarabun New"/>
                          <w:vertAlign w:val="superscript"/>
                        </w:rPr>
                      </w:pPr>
                      <w:r w:rsidRPr="00982CDC">
                        <w:rPr>
                          <w:rFonts w:ascii="Cordia New" w:hAnsi="Cordia New" w:cs="DokChampa"/>
                          <w:vertAlign w:val="superscript"/>
                          <w:lang w:bidi="lo-LA"/>
                        </w:rPr>
                        <w:t>4</w:t>
                      </w:r>
                      <w:r w:rsidRPr="00982CDC">
                        <w:rPr>
                          <w:rFonts w:ascii="Cordia New" w:hAnsi="Cordia New" w:cs="Cordia New" w:hint="cs"/>
                          <w:vertAlign w:val="superscript"/>
                          <w:cs/>
                        </w:rPr>
                        <w:t xml:space="preserve"> </w:t>
                      </w:r>
                      <w:r w:rsidRPr="00982CDC">
                        <w:rPr>
                          <w:rFonts w:ascii="TH Sarabun New" w:hAnsi="TH Sarabun New" w:cs="TH Sarabun New"/>
                          <w:cs/>
                        </w:rPr>
                        <w:t>อาจารย์ประจำ สาขาวิชาพัฒนาการท่องเที่ยว</w:t>
                      </w:r>
                      <w:r w:rsidRPr="00982CDC">
                        <w:rPr>
                          <w:rFonts w:ascii="TH Sarabun New" w:hAnsi="TH Sarabun New" w:cs="TH Sarabun New" w:hint="cs"/>
                          <w:cs/>
                        </w:rPr>
                        <w:t xml:space="preserve"> </w:t>
                      </w:r>
                      <w:r w:rsidRPr="00982CDC">
                        <w:rPr>
                          <w:rFonts w:ascii="TH Sarabun New" w:hAnsi="TH Sarabun New" w:cs="TH Sarabun New"/>
                          <w:cs/>
                        </w:rPr>
                        <w:t>คณะพัฒนาการท่องเที่ยว มหาวิทยาลัยแม่โจ้</w:t>
                      </w:r>
                    </w:p>
                    <w:p w14:paraId="0BDBCFF8" w14:textId="77777777" w:rsidR="00982CDC" w:rsidRPr="00982CDC" w:rsidRDefault="00982CDC" w:rsidP="004F428D">
                      <w:pPr>
                        <w:tabs>
                          <w:tab w:val="left" w:pos="3010"/>
                        </w:tabs>
                        <w:rPr>
                          <w:rFonts w:ascii="Cordia New" w:hAnsi="Cordia New" w:cs="Cordia New"/>
                          <w:cs/>
                        </w:rPr>
                      </w:pPr>
                    </w:p>
                    <w:p w14:paraId="0AC608A1" w14:textId="77777777" w:rsidR="004F428D" w:rsidRDefault="004F428D" w:rsidP="004F428D"/>
                  </w:txbxContent>
                </v:textbox>
              </v:shape>
            </w:pict>
          </mc:Fallback>
        </mc:AlternateContent>
      </w:r>
    </w:p>
    <w:p w14:paraId="1AA898FE" w14:textId="77777777" w:rsidR="009F6918" w:rsidRPr="007F231E" w:rsidRDefault="009F6918" w:rsidP="0081626B">
      <w:pPr>
        <w:tabs>
          <w:tab w:val="left" w:pos="900"/>
          <w:tab w:val="left" w:pos="1800"/>
          <w:tab w:val="left" w:pos="2520"/>
        </w:tabs>
        <w:jc w:val="thaiDistribute"/>
        <w:rPr>
          <w:rFonts w:ascii="TH Sarabun New" w:hAnsi="TH Sarabun New" w:cs="TH Sarabun New"/>
          <w:b/>
          <w:bCs/>
          <w:color w:val="000000"/>
          <w:sz w:val="4"/>
          <w:szCs w:val="4"/>
        </w:rPr>
      </w:pPr>
    </w:p>
    <w:p w14:paraId="5102069D" w14:textId="77777777" w:rsidR="006873D6" w:rsidRPr="007F231E" w:rsidRDefault="006873D6" w:rsidP="0081626B">
      <w:pPr>
        <w:tabs>
          <w:tab w:val="left" w:pos="900"/>
          <w:tab w:val="left" w:pos="1800"/>
          <w:tab w:val="left" w:pos="2520"/>
        </w:tabs>
        <w:jc w:val="thaiDistribute"/>
        <w:rPr>
          <w:rFonts w:ascii="TH Sarabun New" w:hAnsi="TH Sarabun New" w:cs="TH Sarabun New"/>
          <w:b/>
          <w:bCs/>
          <w:color w:val="000000"/>
          <w:sz w:val="32"/>
          <w:szCs w:val="32"/>
        </w:rPr>
        <w:sectPr w:rsidR="006873D6" w:rsidRPr="007F231E" w:rsidSect="000F4149">
          <w:headerReference w:type="even" r:id="rId10"/>
          <w:headerReference w:type="default" r:id="rId11"/>
          <w:footerReference w:type="even" r:id="rId12"/>
          <w:footerReference w:type="default" r:id="rId13"/>
          <w:pgSz w:w="11907" w:h="16840" w:code="9"/>
          <w:pgMar w:top="1418" w:right="1134" w:bottom="1418" w:left="1134" w:header="567" w:footer="567" w:gutter="0"/>
          <w:pgNumType w:start="1"/>
          <w:cols w:space="720"/>
          <w:docGrid w:linePitch="360"/>
        </w:sectPr>
      </w:pPr>
    </w:p>
    <w:p w14:paraId="55C493AB" w14:textId="77777777" w:rsidR="00AB68B2" w:rsidRPr="007F231E" w:rsidRDefault="00AB68B2" w:rsidP="009F6918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</w:p>
    <w:p w14:paraId="7161F0C4" w14:textId="77777777" w:rsidR="00AB68B2" w:rsidRPr="007F231E" w:rsidRDefault="00AB68B2" w:rsidP="009F6918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</w:p>
    <w:p w14:paraId="555E93C0" w14:textId="77777777" w:rsidR="00AB68B2" w:rsidRDefault="00AB68B2" w:rsidP="009F6918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</w:p>
    <w:p w14:paraId="28571307" w14:textId="77777777" w:rsidR="002A2F68" w:rsidRDefault="002A2F68" w:rsidP="009F6918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</w:p>
    <w:p w14:paraId="2F81CB0F" w14:textId="77777777" w:rsidR="002A2F68" w:rsidRDefault="002A2F68" w:rsidP="009F6918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</w:p>
    <w:p w14:paraId="2157DE49" w14:textId="77777777" w:rsidR="002A2F68" w:rsidRDefault="002A2F68" w:rsidP="009F6918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</w:p>
    <w:p w14:paraId="42F75635" w14:textId="77777777" w:rsidR="002A2F68" w:rsidRDefault="002A2F68" w:rsidP="009F6918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</w:p>
    <w:p w14:paraId="25B3183B" w14:textId="77777777" w:rsidR="008A74D6" w:rsidRDefault="008A74D6" w:rsidP="009F6918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</w:p>
    <w:p w14:paraId="62B55544" w14:textId="77777777" w:rsidR="008A74D6" w:rsidRDefault="008A74D6" w:rsidP="009F6918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</w:p>
    <w:p w14:paraId="6194F6A1" w14:textId="77777777" w:rsidR="008A74D6" w:rsidRDefault="008A74D6" w:rsidP="009F6918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</w:p>
    <w:p w14:paraId="2AC67208" w14:textId="77777777" w:rsidR="008A74D6" w:rsidRDefault="008A74D6" w:rsidP="009F6918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</w:p>
    <w:p w14:paraId="1A1153D5" w14:textId="77777777" w:rsidR="008A74D6" w:rsidRDefault="008A74D6" w:rsidP="009F6918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</w:p>
    <w:p w14:paraId="25C9CB54" w14:textId="77777777" w:rsidR="008A74D6" w:rsidRDefault="008A74D6" w:rsidP="009F6918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</w:p>
    <w:p w14:paraId="498A0ACA" w14:textId="77777777" w:rsidR="008A74D6" w:rsidRDefault="008A74D6" w:rsidP="009F6918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</w:p>
    <w:p w14:paraId="4FCCC6D7" w14:textId="77777777" w:rsidR="008A74D6" w:rsidRDefault="008A74D6" w:rsidP="009F6918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</w:p>
    <w:p w14:paraId="7DF50FAD" w14:textId="77777777" w:rsidR="008A74D6" w:rsidRDefault="008A74D6" w:rsidP="009F6918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</w:p>
    <w:p w14:paraId="3D675D6E" w14:textId="77777777" w:rsidR="008A74D6" w:rsidRDefault="008A74D6" w:rsidP="009F6918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</w:p>
    <w:p w14:paraId="417808EC" w14:textId="77777777" w:rsidR="008A74D6" w:rsidRDefault="008A74D6" w:rsidP="009F6918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</w:p>
    <w:p w14:paraId="34FB15E9" w14:textId="77777777" w:rsidR="008A74D6" w:rsidRDefault="008A74D6" w:rsidP="009F6918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</w:p>
    <w:p w14:paraId="1F844CC2" w14:textId="77777777" w:rsidR="008A74D6" w:rsidRDefault="008A74D6" w:rsidP="009F6918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</w:p>
    <w:p w14:paraId="31818266" w14:textId="77777777" w:rsidR="008A74D6" w:rsidRDefault="008A74D6" w:rsidP="009F6918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</w:p>
    <w:p w14:paraId="50744750" w14:textId="77777777" w:rsidR="008A74D6" w:rsidRDefault="008A74D6" w:rsidP="009F6918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</w:p>
    <w:p w14:paraId="17E0B41D" w14:textId="77777777" w:rsidR="008A74D6" w:rsidRDefault="008A74D6" w:rsidP="009F6918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</w:p>
    <w:p w14:paraId="226A6D2A" w14:textId="77777777" w:rsidR="008A74D6" w:rsidRDefault="008A74D6" w:rsidP="009F6918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</w:p>
    <w:p w14:paraId="67EAB9AD" w14:textId="77777777" w:rsidR="008A74D6" w:rsidRDefault="008A74D6" w:rsidP="009F6918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</w:p>
    <w:p w14:paraId="32E1FE63" w14:textId="77777777" w:rsidR="008A74D6" w:rsidRDefault="008A74D6" w:rsidP="009F6918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</w:p>
    <w:p w14:paraId="22E8DBF5" w14:textId="77777777" w:rsidR="008A74D6" w:rsidRDefault="008A74D6" w:rsidP="009F6918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</w:p>
    <w:p w14:paraId="5A4AFE20" w14:textId="77777777" w:rsidR="008A74D6" w:rsidRDefault="008A74D6" w:rsidP="009F6918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</w:p>
    <w:p w14:paraId="0A03ED57" w14:textId="77777777" w:rsidR="002A2F68" w:rsidRDefault="002A2F68" w:rsidP="009F6918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</w:p>
    <w:p w14:paraId="53B4E2AB" w14:textId="77777777" w:rsidR="002A2F68" w:rsidRPr="007F231E" w:rsidRDefault="002A2F68" w:rsidP="009F6918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</w:p>
    <w:p w14:paraId="5D689F93" w14:textId="77777777" w:rsidR="00345B26" w:rsidRPr="007F231E" w:rsidRDefault="00BC1C70" w:rsidP="006B62C9">
      <w:pPr>
        <w:tabs>
          <w:tab w:val="left" w:pos="709"/>
        </w:tabs>
        <w:rPr>
          <w:rFonts w:ascii="TH Sarabun New" w:hAnsi="TH Sarabun New" w:cs="TH Sarabun New"/>
          <w:b/>
          <w:bCs/>
          <w:color w:val="000000"/>
          <w:sz w:val="28"/>
          <w:szCs w:val="28"/>
        </w:rPr>
      </w:pPr>
      <w:r w:rsidRPr="007F231E">
        <w:rPr>
          <w:rFonts w:ascii="TH Sarabun New" w:hAnsi="TH Sarabun New" w:cs="TH Sarabun New"/>
          <w:b/>
          <w:bCs/>
          <w:color w:val="000000"/>
          <w:sz w:val="28"/>
          <w:szCs w:val="28"/>
          <w:cs/>
        </w:rPr>
        <w:t>ความเป็นมาของปัญหา</w:t>
      </w:r>
    </w:p>
    <w:p w14:paraId="11BEA1FF" w14:textId="77777777" w:rsidR="0099055E" w:rsidRPr="007F231E" w:rsidRDefault="006B62C9" w:rsidP="00576494">
      <w:pPr>
        <w:tabs>
          <w:tab w:val="left" w:pos="360"/>
        </w:tabs>
        <w:ind w:firstLine="567"/>
        <w:jc w:val="thaiDistribute"/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</w:pP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สาธารณรัฐประชาธิปไตยประชาชนลาว (สปป. ลาว) เป็นประเทศที่มีทรัพยากรการท่องเที่ยวหลากหลายกระจายอยู่ในทุกภูมิภาคของประเทศ ทั้งแหล่งท่องเที่ยวทางธรรมชาติ วัฒนธรรม และประวัติศาสตร์ เช่น ถ้ำ น้ำตก ภูเขา แม่น้ำ ป่าสงวน วัดวาอาราม วัฒนธรรมที่มีความเป็นเอกลักษณ์แสดงถึงขนบธรรมเนียมประเพณีอันดีงาม และวิถีชีวิตความเป็นอยู่ของประชาชนบันดาเผ่าในแต่ละท้องถิ่น</w:t>
      </w:r>
      <w:r w:rsidR="00576494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 </w:t>
      </w:r>
      <w:r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ทำให้การท่องเที่ยวเป็นอุตสาหกรรมที่มีบทบาทสำคัญ ต่อการพัฒนาเศรษฐกิจ และสังคมของประเทศ 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สปป. ลาว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t xml:space="preserve"> 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ส่งผลต่อการลงทุน การจ้างงาน สร้างอาชิพ และดึงดูดเงินตราจากต่างประเทศ เข้าสู่ประเทศ </w:t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fldChar w:fldCharType="begin">
          <w:fldData xml:space="preserve">PEVuZE5vdGU+PENpdGU+PEF1dGhvcj7guIHguKPguLDguJfguKPguKfguIfguYHguJbguKXguIfg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</w:fldData>
        </w:fldChar>
      </w:r>
      <w:r w:rsidR="00FC351B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instrText xml:space="preserve"> ADDIN EN.CITE </w:instrText>
      </w:r>
      <w:r w:rsidR="00FC351B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fldChar w:fldCharType="begin">
          <w:fldData xml:space="preserve">PEVuZE5vdGU+PENpdGU+PEF1dGhvcj7guIHguKPguLDguJfguKPguKfguIfguYHguJbguKXguIfg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</w:fldData>
        </w:fldChar>
      </w:r>
      <w:r w:rsidR="00FC351B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instrText xml:space="preserve"> ADDIN EN.CITE.DATA </w:instrText>
      </w:r>
      <w:r w:rsidR="00FC351B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</w:r>
      <w:r w:rsidR="00FC351B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fldChar w:fldCharType="end"/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fldChar w:fldCharType="separate"/>
      </w:r>
      <w:r w:rsidR="00FC351B" w:rsidRPr="007F231E">
        <w:rPr>
          <w:rFonts w:ascii="TH Sarabun New" w:eastAsia="Calibri" w:hAnsi="TH Sarabun New" w:cs="TH Sarabun New"/>
          <w:noProof/>
          <w:color w:val="000000"/>
          <w:spacing w:val="-4"/>
          <w:sz w:val="28"/>
          <w:szCs w:val="28"/>
        </w:rPr>
        <w:t>(</w:t>
      </w:r>
      <w:r w:rsidR="00FC351B" w:rsidRPr="007F231E">
        <w:rPr>
          <w:rFonts w:ascii="TH Sarabun New" w:eastAsia="Calibri" w:hAnsi="TH Sarabun New" w:cs="TH Sarabun New"/>
          <w:noProof/>
          <w:color w:val="000000"/>
          <w:spacing w:val="-4"/>
          <w:sz w:val="28"/>
          <w:szCs w:val="28"/>
          <w:cs/>
        </w:rPr>
        <w:t>กระทรวงแถลงข่าว วัฒนธรรม และท่องเที่ยว สปป. ลาว</w:t>
      </w:r>
      <w:r w:rsidR="00FC351B" w:rsidRPr="007F231E">
        <w:rPr>
          <w:rFonts w:ascii="TH Sarabun New" w:eastAsia="Calibri" w:hAnsi="TH Sarabun New" w:cs="TH Sarabun New"/>
          <w:noProof/>
          <w:color w:val="000000"/>
          <w:spacing w:val="-4"/>
          <w:sz w:val="28"/>
          <w:szCs w:val="28"/>
        </w:rPr>
        <w:t>, 2564:  6-20)</w:t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fldChar w:fldCharType="end"/>
      </w:r>
    </w:p>
    <w:p w14:paraId="59597413" w14:textId="77777777" w:rsidR="0099055E" w:rsidRPr="007F231E" w:rsidRDefault="006B62C9" w:rsidP="0099055E">
      <w:pPr>
        <w:ind w:firstLine="567"/>
        <w:jc w:val="thaiDistribute"/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</w:pP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แขวงสะหวันนะเขต เป็นหนึ่งแขวงที่สำคัญด้านการท่องเที่ยว</w:t>
      </w:r>
      <w:r w:rsidRPr="00045107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ของสา</w:t>
      </w:r>
      <w:r w:rsidR="00045107" w:rsidRPr="00045107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ปป</w:t>
      </w:r>
      <w:r w:rsidR="00045107" w:rsidRPr="00045107">
        <w:rPr>
          <w:rFonts w:ascii="TH Sarabun New" w:eastAsia="Calibri" w:hAnsi="TH Sarabun New" w:cs="TH Sarabun New"/>
          <w:color w:val="000000"/>
          <w:spacing w:val="-4"/>
          <w:sz w:val="28"/>
          <w:szCs w:val="28"/>
          <w:lang w:bidi="lo-LA"/>
        </w:rPr>
        <w:t xml:space="preserve">. </w:t>
      </w:r>
      <w:r w:rsidRPr="00045107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ลาว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ตั้งอยู่ภาคกลางตอนใต้ของประเทศ แขวงสะหวันนะเขต เป็นจุดกลางของเส้นทางระเบียงเศรษฐกิจตะวันออก-ตะวันตกผ่านสะพานมิตรภาพไทย-ลาว แห่งที่ 2 (เชื่อมต่อระหว่างจังหวัดมุกดาหาร-แขวงสะหวันนะเขต) เชื่อมต่อไปยังด่านแดนสะหวันชายแดนระหว่าง สปป. ลาว (ที่ด่านลาวบาว) แขวงสะหวันนะเขต อุดมสมบูรณ์ไปด้วยแหล่งท่องเที่ยวทางทางประวัติศาสตร์ วัฒนธรรม และแหล่งท่องเที่ยวทางธรรมชาติสามารถดึงดูดนักท่องเที่ยวทั้งภายในและต่างประเทศเข้ามาเยี่ยมชมเป็นจำนวนมาก</w:t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t xml:space="preserve"> </w:t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fldChar w:fldCharType="begin">
          <w:fldData xml:space="preserve">PEVuZE5vdGU+PENpdGU+PEF1dGhvcj7guYHguJzguJnguIHguYHguJbguKXguIfguILguYjguLLg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</w:fldData>
        </w:fldChar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instrText xml:space="preserve"> ADDIN EN.CITE </w:instrText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fldChar w:fldCharType="begin">
          <w:fldData xml:space="preserve">PEVuZE5vdGU+PENpdGU+PEF1dGhvcj7guYHguJzguJnguIHguYHguJbguKXguIfguILguYjguLLg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</w:fldData>
        </w:fldChar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instrText xml:space="preserve"> ADDIN EN.CITE.DATA </w:instrText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fldChar w:fldCharType="end"/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fldChar w:fldCharType="separate"/>
      </w:r>
      <w:r w:rsidR="0099055E" w:rsidRPr="007F231E">
        <w:rPr>
          <w:rFonts w:ascii="TH Sarabun New" w:eastAsia="Calibri" w:hAnsi="TH Sarabun New" w:cs="TH Sarabun New"/>
          <w:noProof/>
          <w:color w:val="000000"/>
          <w:spacing w:val="-4"/>
          <w:sz w:val="28"/>
          <w:szCs w:val="28"/>
          <w:cs/>
        </w:rPr>
        <w:t>(แผนกแถลงข่าว วัฒนธรรม และท่องเที่ยว แขวงสะหวันนะเขต</w:t>
      </w:r>
      <w:r w:rsidR="0099055E" w:rsidRPr="007F231E">
        <w:rPr>
          <w:rFonts w:ascii="TH Sarabun New" w:eastAsia="Calibri" w:hAnsi="TH Sarabun New" w:cs="TH Sarabun New"/>
          <w:noProof/>
          <w:color w:val="000000"/>
          <w:spacing w:val="-4"/>
          <w:sz w:val="28"/>
          <w:szCs w:val="28"/>
        </w:rPr>
        <w:t xml:space="preserve">, </w:t>
      </w:r>
      <w:r w:rsidR="0099055E" w:rsidRPr="007F231E">
        <w:rPr>
          <w:rFonts w:ascii="TH Sarabun New" w:eastAsia="Calibri" w:hAnsi="TH Sarabun New" w:cs="TH Sarabun New"/>
          <w:noProof/>
          <w:color w:val="000000"/>
          <w:spacing w:val="-4"/>
          <w:sz w:val="30"/>
          <w:szCs w:val="28"/>
          <w:cs/>
        </w:rPr>
        <w:t>2562</w:t>
      </w:r>
      <w:r w:rsidR="0099055E" w:rsidRPr="007F231E">
        <w:rPr>
          <w:rFonts w:ascii="TH Sarabun New" w:eastAsia="Calibri" w:hAnsi="TH Sarabun New" w:cs="TH Sarabun New"/>
          <w:noProof/>
          <w:color w:val="000000"/>
          <w:spacing w:val="-4"/>
          <w:sz w:val="28"/>
          <w:szCs w:val="28"/>
          <w:cs/>
        </w:rPr>
        <w:t>)</w:t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fldChar w:fldCharType="end"/>
      </w:r>
    </w:p>
    <w:p w14:paraId="57C6DED5" w14:textId="77777777" w:rsidR="0099055E" w:rsidRPr="007F231E" w:rsidRDefault="006B62C9" w:rsidP="0099055E">
      <w:pPr>
        <w:ind w:firstLine="567"/>
        <w:jc w:val="thaiDistribute"/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</w:pP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แหล่งท่องเที่ยววัดหนองลำจันท์ บ้านหนองลำจันท์ เมืองจำพอน แขวงสะหวันนะเขต สปป. ลาว เป็นแหล่งท่องเที่ยวเชิงวัฒนธรรมที่สำคัญของแขวงสะหวันนะเขต เป็นสถานที่ที่มีประวัติประวัติศาสตร์ความเป็นมายาวนาน มีเรื่องราวสืบทอดบอกต่อมีความสวยงามมีเอกลักษณ์เฉพาะตัว มีวัฒนธรรมที่หลากหลายเป็นที่นับถืออีกทั้งสถานที่ดังกล่าวยังเป็นแหล่งเก็บรวบรวมรักษา</w:t>
      </w:r>
      <w:r w:rsidR="00C13BBF" w:rsidRPr="007F231E">
        <w:rPr>
          <w:rFonts w:ascii="TH Sarabun New" w:eastAsia="Calibri" w:hAnsi="TH Sarabun New" w:cs="TH Sarabun New" w:hint="cs"/>
          <w:color w:val="000000"/>
          <w:spacing w:val="-4"/>
          <w:sz w:val="28"/>
          <w:szCs w:val="28"/>
          <w:cs/>
        </w:rPr>
        <w:t xml:space="preserve"> 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“คัมภีร์ใบลาน” ให้แก่คนรุ่นหลังได้ศึกษา ได้เห็นคุณค่าความสำคัญของคัมภีร์ใบลานลาว ซึ่งเป็นจุดดึงดูดใจสำคัญด้านการท่องเที่ยว นอกจากนี้ยังเป็นเขตเชื่อมต่อกับแหล่งท่องเที่ยวที่มีชื่อเสียงของเมืองจำพอน แหล่งท่องเที่ยวดงลิง หนองปาผา (หนองตะพาบน้ำ) วัดเก่าตา</w:t>
      </w:r>
      <w:proofErr w:type="spellStart"/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แหล</w:t>
      </w:r>
      <w:proofErr w:type="spellEnd"/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ว อ่างเก็บน้ำ</w:t>
      </w:r>
      <w:proofErr w:type="spellStart"/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สุย</w:t>
      </w:r>
      <w:proofErr w:type="spellEnd"/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 ซึ่งได้รับความนิยมจากนักท่องเที่ยวชาวลาวและชาวต่างชาติจำนวนมากและมีแนวโน้มที่จะขยายตัวเพิ่มขึ้นอย่างต่อเนื่องตามกระแสส่งเสริมการท่องเที่ยวภายในประเทศและภายในแขวงสะหวันนะเขต</w:t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t xml:space="preserve"> </w:t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fldChar w:fldCharType="begin">
          <w:fldData xml:space="preserve">PEVuZE5vdGU+PENpdGU+PEF1dGhvcj7guYHguJzguJnguIHguYHguJbguKXguIfguILguYjguLLg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</w:fldData>
        </w:fldChar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instrText xml:space="preserve"> ADDIN EN.CITE </w:instrText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fldChar w:fldCharType="begin">
          <w:fldData xml:space="preserve">PEVuZE5vdGU+PENpdGU+PEF1dGhvcj7guYHguJzguJnguIHguYHguJbguKXguIfguILguYjguLLg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</w:fldData>
        </w:fldChar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instrText xml:space="preserve"> ADDIN EN.CITE.DATA </w:instrText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fldChar w:fldCharType="end"/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fldChar w:fldCharType="separate"/>
      </w:r>
      <w:r w:rsidR="0099055E" w:rsidRPr="007F231E">
        <w:rPr>
          <w:rFonts w:ascii="TH Sarabun New" w:eastAsia="Calibri" w:hAnsi="TH Sarabun New" w:cs="TH Sarabun New"/>
          <w:noProof/>
          <w:color w:val="000000"/>
          <w:spacing w:val="-4"/>
          <w:sz w:val="28"/>
          <w:szCs w:val="28"/>
          <w:cs/>
        </w:rPr>
        <w:t>(แผนกแถลงข่าว วัฒนธรรม และท่องเที่ยว แขวงสะหวันนะเขต</w:t>
      </w:r>
      <w:r w:rsidR="0099055E" w:rsidRPr="007F231E">
        <w:rPr>
          <w:rFonts w:ascii="TH Sarabun New" w:eastAsia="Calibri" w:hAnsi="TH Sarabun New" w:cs="TH Sarabun New"/>
          <w:noProof/>
          <w:color w:val="000000"/>
          <w:spacing w:val="-4"/>
          <w:sz w:val="28"/>
          <w:szCs w:val="28"/>
        </w:rPr>
        <w:t xml:space="preserve">, </w:t>
      </w:r>
      <w:r w:rsidR="0099055E" w:rsidRPr="007F231E">
        <w:rPr>
          <w:rFonts w:ascii="TH Sarabun New" w:eastAsia="Calibri" w:hAnsi="TH Sarabun New" w:cs="TH Sarabun New"/>
          <w:noProof/>
          <w:color w:val="000000"/>
          <w:spacing w:val="-4"/>
          <w:sz w:val="30"/>
          <w:szCs w:val="28"/>
          <w:cs/>
        </w:rPr>
        <w:t>2562</w:t>
      </w:r>
      <w:r w:rsidR="0099055E" w:rsidRPr="007F231E">
        <w:rPr>
          <w:rFonts w:ascii="TH Sarabun New" w:eastAsia="Calibri" w:hAnsi="TH Sarabun New" w:cs="TH Sarabun New"/>
          <w:noProof/>
          <w:color w:val="000000"/>
          <w:spacing w:val="-4"/>
          <w:sz w:val="28"/>
          <w:szCs w:val="28"/>
          <w:cs/>
        </w:rPr>
        <w:t>)</w:t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fldChar w:fldCharType="end"/>
      </w:r>
    </w:p>
    <w:p w14:paraId="035F7ABB" w14:textId="77777777" w:rsidR="006B62C9" w:rsidRPr="007F231E" w:rsidRDefault="006B62C9" w:rsidP="006B62C9">
      <w:pPr>
        <w:tabs>
          <w:tab w:val="left" w:pos="360"/>
        </w:tabs>
        <w:ind w:firstLine="360"/>
        <w:jc w:val="thaiDistribute"/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</w:pP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อย่างไรก็ตาม จากการสัมภาษณ์ผู้นำชุมชนหน่วยงานภาครัฐ เห็นได้ว่า พื้นที่แหล่งท่องเที่ยวยังไม่ได้รับการปรับปรุงพัฒนา ขาดการสร้างวงจรเส้นทางท่องเที่ยวภายในพื้นที่แหล่งท่องเที่ยว แหล่งท่องเที่ยวขาดการโฆษณาประชาสัมพันธ์ส่งผลต่อความสามารถในการเข้าถึงข้อมูลแหล่งท่องเที่ยวของนักท่องเที่ยว ห้องน้ำมีไม่เพียงพอต่อความต้องการ ไม่มีร้านอาหาร ไม่มีอนามัยประจำหมู่บ้าน ไม่มีร้านขายของที่ระลึกและผลิตภัณฑ์ชุมชน ยังไม่มีที่พักและโฮมสเตย์ ในส่วนของการจัดการแหล่งท่องเที่ยวยังไม่ได้รับการบริหารจัดการที่ดีขาดการจัดการอย่างถูกวิธีตามหลักวิชาการด้านการท่องเที่ยว ในการจัดการแหล่งท่องเที่ยวด้านเศรษฐกิจ ภายในแหล่งท่องเที่ยวในปัจจุบันยังไม่ได้รับการพัฒนา หรือ บริหารจัดการรวมทั้งยังไม่เป็นที่รู้จักของนักท่องเที่ยว ส่งผลให้มีนักท่องเที่ยวที่เดินทางมาท่องเที่ยวในแต่ละวันมีจำนวนไม่มาก ทำให้รายได้ที่เกิดจากการท่องเที่ยวน้อยคนในชุมชนไม่มีความสนใจที่จะลงทุนในธุรกิจเกี่ยวกับการท่องเที่ยว เช่น ธุรกิจร้านอาหาร โฮมสเตย์ และร้านของที่ละลึก การจัดการแหล่งท่องเที่ยวด้านสังคมและวัฒนธรรม เนื่องจากการท่องเที่ยวไม่ใช่รายได้หลักของคนในชุมชน คนในชุมชนจึงให้ความสำคัญกับการบริหารจัดการต่ำ เลือกที่จะทำอาชีพอื่น เช่น การทำเกษตรกร อีกทั้งคนในชุมชนยังขาดความรู้ความเข้าใจด้านการบริหารจัดการแหล่งท่องเที่ยวด้านสิ่งแวดล้อม การอนุรักษ์ความเป็นเอกลักษณ์ของแหล่งท่องเที่ยว </w:t>
      </w:r>
      <w:r w:rsidR="00C13BBF" w:rsidRPr="007F231E">
        <w:rPr>
          <w:rFonts w:ascii="TH Sarabun New" w:eastAsia="Calibri" w:hAnsi="TH Sarabun New" w:cs="TH Sarabun New" w:hint="cs"/>
          <w:color w:val="000000"/>
          <w:spacing w:val="-4"/>
          <w:sz w:val="28"/>
          <w:szCs w:val="28"/>
          <w:cs/>
        </w:rPr>
        <w:t>การ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ขาดความสามารถในการ</w:t>
      </w:r>
      <w:r w:rsidR="00C13BBF" w:rsidRPr="007F231E">
        <w:rPr>
          <w:rFonts w:ascii="TH Sarabun New" w:eastAsia="Calibri" w:hAnsi="TH Sarabun New" w:cs="TH Sarabun New" w:hint="cs"/>
          <w:color w:val="000000"/>
          <w:spacing w:val="-4"/>
          <w:sz w:val="28"/>
          <w:szCs w:val="28"/>
          <w:cs/>
        </w:rPr>
        <w:t>จัดการแหล่งท่องเที่ยว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</w:t>
      </w:r>
      <w:r w:rsidR="00C13BBF" w:rsidRPr="007F231E">
        <w:rPr>
          <w:rFonts w:ascii="TH Sarabun New" w:eastAsia="Calibri" w:hAnsi="TH Sarabun New" w:cs="TH Sarabun New" w:hint="cs"/>
          <w:color w:val="000000"/>
          <w:spacing w:val="-4"/>
          <w:sz w:val="28"/>
          <w:szCs w:val="28"/>
          <w:cs/>
        </w:rPr>
        <w:t>ส่งผลให้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ชุมชนใช้ทรัพยากรไม่คุ้มค่าเท่าที่ควร ประชาชนยังขาดความตระหนักในการเห็นคุณค่าต่อการร่วมกันอนุรักษ์วัฒนธรรม และภูมิปัญญาท้องถิ่น รวมทั้งยังขาดจิตสำนึกที่ดีต่อการจัดการด้านสิ่งแวดล้อม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t xml:space="preserve"> 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ทำให้ชีวิตการเป็นอยู่ของคนในชุมชนยังไม่ดีพอเท่าที่ควน </w:t>
      </w:r>
      <w:r w:rsidRPr="007F231E">
        <w:rPr>
          <w:rFonts w:ascii="TH Sarabun New" w:eastAsia="Phetsarath OT" w:hAnsi="TH Sarabun New" w:cs="TH Sarabun New"/>
          <w:color w:val="000000"/>
          <w:sz w:val="28"/>
          <w:szCs w:val="28"/>
          <w:cs/>
          <w:lang w:val="th-TH"/>
        </w:rPr>
        <w:t>(</w:t>
      </w:r>
      <w:r w:rsidR="00DD36FE" w:rsidRPr="00DD36FE">
        <w:rPr>
          <w:rFonts w:ascii="TH Sarabun New" w:eastAsia="Phetsarath OT" w:hAnsi="TH Sarabun New" w:cs="TH Sarabun New" w:hint="cs"/>
          <w:color w:val="000000"/>
          <w:sz w:val="28"/>
          <w:szCs w:val="28"/>
          <w:cs/>
          <w:lang w:val="th-TH"/>
        </w:rPr>
        <w:t>เพชรจำพร</w:t>
      </w:r>
      <w:r w:rsidR="00DD36FE" w:rsidRPr="00DD36FE">
        <w:rPr>
          <w:rFonts w:ascii="TH Sarabun New" w:eastAsia="Phetsarath OT" w:hAnsi="TH Sarabun New" w:cs="TH Sarabun New"/>
          <w:color w:val="000000"/>
          <w:sz w:val="28"/>
          <w:szCs w:val="28"/>
          <w:cs/>
          <w:lang w:val="th-TH"/>
        </w:rPr>
        <w:t xml:space="preserve"> </w:t>
      </w:r>
      <w:r w:rsidR="00DD36FE" w:rsidRPr="00DD36FE">
        <w:rPr>
          <w:rFonts w:ascii="TH Sarabun New" w:eastAsia="Phetsarath OT" w:hAnsi="TH Sarabun New" w:cs="TH Sarabun New" w:hint="cs"/>
          <w:color w:val="000000"/>
          <w:sz w:val="28"/>
          <w:szCs w:val="28"/>
          <w:cs/>
          <w:lang w:val="th-TH"/>
        </w:rPr>
        <w:t>วงศ</w:t>
      </w:r>
      <w:r w:rsidR="002D54D0">
        <w:rPr>
          <w:rFonts w:ascii="TH Sarabun New" w:eastAsia="Phetsarath OT" w:hAnsi="TH Sarabun New" w:cs="TH Sarabun New" w:hint="cs"/>
          <w:color w:val="000000"/>
          <w:sz w:val="28"/>
          <w:szCs w:val="28"/>
          <w:cs/>
          <w:lang w:val="th-TH"/>
        </w:rPr>
        <w:t>สาร</w:t>
      </w:r>
      <w:r w:rsidR="00DD36FE" w:rsidRPr="00DD36FE">
        <w:rPr>
          <w:rFonts w:ascii="TH Sarabun New" w:eastAsia="Phetsarath OT" w:hAnsi="TH Sarabun New" w:cs="TH Sarabun New" w:hint="cs"/>
          <w:color w:val="000000"/>
          <w:sz w:val="28"/>
          <w:szCs w:val="28"/>
          <w:cs/>
          <w:lang w:val="th-TH"/>
        </w:rPr>
        <w:t>สิน</w:t>
      </w:r>
      <w:r w:rsidRPr="007F231E">
        <w:rPr>
          <w:rFonts w:ascii="TH Sarabun New" w:eastAsia="Phetsarath OT" w:hAnsi="TH Sarabun New" w:cs="TH Sarabun New"/>
          <w:color w:val="000000"/>
          <w:sz w:val="28"/>
          <w:szCs w:val="28"/>
          <w:lang w:bidi="lo-LA"/>
        </w:rPr>
        <w:t xml:space="preserve">, </w:t>
      </w:r>
      <w:r w:rsidRPr="007F231E">
        <w:rPr>
          <w:rFonts w:ascii="TH Sarabun New" w:eastAsia="Phetsarath OT" w:hAnsi="TH Sarabun New" w:cs="TH Sarabun New"/>
          <w:color w:val="000000"/>
          <w:sz w:val="28"/>
          <w:szCs w:val="28"/>
          <w:cs/>
        </w:rPr>
        <w:t>2022)</w:t>
      </w:r>
    </w:p>
    <w:p w14:paraId="00F41A40" w14:textId="77777777" w:rsidR="006B62C9" w:rsidRPr="007F231E" w:rsidRDefault="006B62C9" w:rsidP="006B62C9">
      <w:pPr>
        <w:tabs>
          <w:tab w:val="left" w:pos="360"/>
        </w:tabs>
        <w:ind w:firstLine="360"/>
        <w:jc w:val="thaiDistribute"/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</w:pP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ab/>
        <w:t>จากประเด็นที่ได้กล่าวมาผู้วิจัยจึงมีความสนใจ</w:t>
      </w:r>
      <w:r w:rsidR="00C54FFD" w:rsidRPr="007F231E">
        <w:rPr>
          <w:rFonts w:ascii="TH Sarabun New" w:eastAsia="Calibri" w:hAnsi="TH Sarabun New" w:cs="TH Sarabun New" w:hint="cs"/>
          <w:color w:val="000000"/>
          <w:spacing w:val="-4"/>
          <w:sz w:val="28"/>
          <w:szCs w:val="28"/>
          <w:cs/>
        </w:rPr>
        <w:t>ศึกษา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การจัดการศักยภาพแหล่งท่องเที่ยวอย่างไรเพื่อสร้างให้แหล่งท่องเที่ยวเชิงวัฒนธรรม วัดหนองลำจันท์ บ้านหนองลำจันท์ เมืองจำพอน แขวงสะหวันนะเขต สปป. ลาว </w:t>
      </w:r>
      <w:r w:rsidR="00D24B86" w:rsidRPr="007F231E">
        <w:rPr>
          <w:rFonts w:ascii="TH Sarabun New" w:eastAsia="Calibri" w:hAnsi="TH Sarabun New" w:cs="TH Sarabun New" w:hint="cs"/>
          <w:color w:val="000000"/>
          <w:spacing w:val="-4"/>
          <w:sz w:val="28"/>
          <w:szCs w:val="28"/>
          <w:cs/>
        </w:rPr>
        <w:t>ให้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สามารถดำเนินกิจกรรมการท่องเที่ยวได้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lastRenderedPageBreak/>
        <w:t>อย่างต่อเนื่อง มีการบริหารจัดการที่ดีมีศักยภาพสามารถสร้างงาน สร้างอาชีพ สร้างรายได้และสร้างความมั่นคงทางด้านคุณภาพชีวิตที่ดีให้แก่คนในชุมชนได้อย่างยั่วยืน</w:t>
      </w:r>
    </w:p>
    <w:p w14:paraId="2F9FB336" w14:textId="77777777" w:rsidR="006B62C9" w:rsidRDefault="006B62C9" w:rsidP="006B62C9">
      <w:pPr>
        <w:tabs>
          <w:tab w:val="left" w:pos="709"/>
        </w:tabs>
        <w:rPr>
          <w:rFonts w:ascii="TH Sarabun New" w:hAnsi="TH Sarabun New" w:cs="TH Sarabun New"/>
          <w:b/>
          <w:bCs/>
          <w:color w:val="000000"/>
          <w:sz w:val="28"/>
          <w:szCs w:val="28"/>
        </w:rPr>
      </w:pPr>
    </w:p>
    <w:p w14:paraId="1CAAEDAC" w14:textId="77777777" w:rsidR="00674FE9" w:rsidRPr="007F231E" w:rsidRDefault="00674FE9" w:rsidP="006B62C9">
      <w:pPr>
        <w:tabs>
          <w:tab w:val="left" w:pos="709"/>
        </w:tabs>
        <w:rPr>
          <w:rFonts w:ascii="TH Sarabun New" w:hAnsi="TH Sarabun New" w:cs="TH Sarabun New"/>
          <w:b/>
          <w:bCs/>
          <w:color w:val="000000"/>
          <w:sz w:val="28"/>
          <w:szCs w:val="28"/>
          <w:cs/>
        </w:rPr>
      </w:pPr>
    </w:p>
    <w:p w14:paraId="646C904C" w14:textId="77777777" w:rsidR="0081626B" w:rsidRPr="007F231E" w:rsidRDefault="009F6918" w:rsidP="009F6918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28"/>
          <w:szCs w:val="28"/>
        </w:rPr>
      </w:pPr>
      <w:r w:rsidRPr="007F231E">
        <w:rPr>
          <w:rFonts w:ascii="TH Sarabun New" w:hAnsi="TH Sarabun New" w:cs="TH Sarabun New"/>
          <w:b/>
          <w:bCs/>
          <w:color w:val="000000"/>
          <w:sz w:val="28"/>
          <w:szCs w:val="28"/>
          <w:cs/>
        </w:rPr>
        <w:t>วัตถุประสงค์ของการวิจัย</w:t>
      </w:r>
      <w:r w:rsidR="0081626B" w:rsidRPr="007F231E">
        <w:rPr>
          <w:rFonts w:ascii="TH Sarabun New" w:hAnsi="TH Sarabun New" w:cs="TH Sarabun New"/>
          <w:b/>
          <w:bCs/>
          <w:color w:val="000000"/>
          <w:sz w:val="28"/>
          <w:szCs w:val="28"/>
          <w:cs/>
        </w:rPr>
        <w:t xml:space="preserve"> </w:t>
      </w:r>
    </w:p>
    <w:p w14:paraId="33E8ADA2" w14:textId="77777777" w:rsidR="00113F77" w:rsidRPr="007F231E" w:rsidRDefault="00113F77" w:rsidP="00E8155E">
      <w:pPr>
        <w:pStyle w:val="ListParagraph"/>
        <w:numPr>
          <w:ilvl w:val="0"/>
          <w:numId w:val="32"/>
        </w:numPr>
        <w:tabs>
          <w:tab w:val="left" w:pos="851"/>
          <w:tab w:val="left" w:pos="1080"/>
          <w:tab w:val="left" w:pos="1530"/>
        </w:tabs>
        <w:spacing w:after="0" w:line="240" w:lineRule="auto"/>
        <w:ind w:left="0" w:firstLine="567"/>
        <w:jc w:val="thaiDistribute"/>
        <w:rPr>
          <w:rFonts w:ascii="TH Sarabun New" w:hAnsi="TH Sarabun New" w:cs="TH Sarabun New"/>
          <w:color w:val="000000"/>
          <w:spacing w:val="-4"/>
          <w:sz w:val="28"/>
        </w:rPr>
      </w:pPr>
      <w:r w:rsidRPr="007F231E">
        <w:rPr>
          <w:rFonts w:ascii="TH Sarabun New" w:hAnsi="TH Sarabun New" w:cs="TH Sarabun New"/>
          <w:color w:val="000000"/>
          <w:spacing w:val="-4"/>
          <w:sz w:val="28"/>
          <w:cs/>
        </w:rPr>
        <w:t>เพื่อสึกษาศักยภาพแหล่งท่องเที่ยวเชิงวัฒนธรรม วัดหนองลำจันท์ เมืองจำพอน แขวงสะหวันนะ เขต สปป. ลาว</w:t>
      </w:r>
    </w:p>
    <w:p w14:paraId="0059DEF2" w14:textId="77777777" w:rsidR="00113F77" w:rsidRPr="007F231E" w:rsidRDefault="00113F77" w:rsidP="00E8155E">
      <w:pPr>
        <w:pStyle w:val="ListParagraph"/>
        <w:numPr>
          <w:ilvl w:val="0"/>
          <w:numId w:val="32"/>
        </w:numPr>
        <w:tabs>
          <w:tab w:val="left" w:pos="851"/>
          <w:tab w:val="left" w:pos="1080"/>
        </w:tabs>
        <w:spacing w:after="0" w:line="240" w:lineRule="auto"/>
        <w:ind w:left="0" w:firstLine="567"/>
        <w:jc w:val="thaiDistribute"/>
        <w:rPr>
          <w:rFonts w:ascii="TH Sarabun New" w:hAnsi="TH Sarabun New" w:cs="TH Sarabun New"/>
          <w:color w:val="000000"/>
          <w:spacing w:val="-8"/>
          <w:sz w:val="28"/>
        </w:rPr>
      </w:pPr>
      <w:r w:rsidRPr="007F231E">
        <w:rPr>
          <w:rFonts w:ascii="TH Sarabun New" w:hAnsi="TH Sarabun New" w:cs="TH Sarabun New"/>
          <w:color w:val="000000"/>
          <w:spacing w:val="-8"/>
          <w:sz w:val="28"/>
          <w:cs/>
        </w:rPr>
        <w:t>เพี่อศึกษาการจัดการแหล่งท่องเที่ยวเชิงวัฒนธรรม วัดหนองลำจันท์ บ้านหนองลำจันท์ เมืองจำพอน แขวงสะหวันนะเขต สปป. ลาว</w:t>
      </w:r>
    </w:p>
    <w:p w14:paraId="12CA9B25" w14:textId="77777777" w:rsidR="006B62C9" w:rsidRPr="007F231E" w:rsidRDefault="006B62C9" w:rsidP="001B0950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28"/>
          <w:szCs w:val="28"/>
        </w:rPr>
      </w:pPr>
    </w:p>
    <w:p w14:paraId="01AE9AE3" w14:textId="77777777" w:rsidR="00FB65CC" w:rsidRPr="007F231E" w:rsidRDefault="0081626B" w:rsidP="009F6918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  <w:r w:rsidRPr="007F231E">
        <w:rPr>
          <w:rFonts w:ascii="TH Sarabun New" w:hAnsi="TH Sarabun New" w:cs="TH Sarabun New"/>
          <w:b/>
          <w:bCs/>
          <w:color w:val="000000"/>
          <w:sz w:val="30"/>
          <w:szCs w:val="30"/>
          <w:cs/>
        </w:rPr>
        <w:t xml:space="preserve">วิธีดำเนินการวิจัย </w:t>
      </w:r>
    </w:p>
    <w:p w14:paraId="22789A0A" w14:textId="77777777" w:rsidR="00FB65CC" w:rsidRDefault="00FB65CC" w:rsidP="00205752">
      <w:pPr>
        <w:numPr>
          <w:ilvl w:val="0"/>
          <w:numId w:val="38"/>
        </w:numPr>
        <w:tabs>
          <w:tab w:val="left" w:pos="851"/>
        </w:tabs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  <w:r>
        <w:rPr>
          <w:rFonts w:ascii="TH Sarabun New" w:hAnsi="TH Sarabun New" w:cs="TH Sarabun New" w:hint="cs"/>
          <w:color w:val="000000"/>
          <w:sz w:val="28"/>
          <w:szCs w:val="28"/>
          <w:cs/>
        </w:rPr>
        <w:t>ประเภทของการวิจัย</w:t>
      </w:r>
    </w:p>
    <w:p w14:paraId="07BA37AE" w14:textId="77777777" w:rsidR="00205752" w:rsidRDefault="00205752" w:rsidP="00205752">
      <w:pPr>
        <w:tabs>
          <w:tab w:val="left" w:pos="851"/>
        </w:tabs>
        <w:ind w:left="567"/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  <w:r>
        <w:rPr>
          <w:rFonts w:ascii="TH Sarabun New" w:hAnsi="TH Sarabun New" w:cs="TH Sarabun New"/>
          <w:color w:val="000000"/>
          <w:sz w:val="28"/>
          <w:szCs w:val="28"/>
          <w:cs/>
        </w:rPr>
        <w:tab/>
      </w:r>
      <w:r w:rsidRPr="00205752">
        <w:rPr>
          <w:rFonts w:ascii="TH Sarabun New" w:hAnsi="TH Sarabun New" w:cs="TH Sarabun New" w:hint="cs"/>
          <w:color w:val="000000"/>
          <w:sz w:val="28"/>
          <w:szCs w:val="28"/>
          <w:cs/>
        </w:rPr>
        <w:t>งานวิจัยนี้เป็นงานวิจัยเชิงปริมาน</w:t>
      </w:r>
    </w:p>
    <w:p w14:paraId="0DF6B3CA" w14:textId="77777777" w:rsidR="00205752" w:rsidRPr="00D748D3" w:rsidRDefault="00D748D3" w:rsidP="00D748D3">
      <w:pPr>
        <w:numPr>
          <w:ilvl w:val="0"/>
          <w:numId w:val="38"/>
        </w:numPr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  <w:r>
        <w:rPr>
          <w:rFonts w:ascii="TH Sarabun New" w:hAnsi="TH Sarabun New" w:cs="TH Sarabun New" w:hint="cs"/>
          <w:color w:val="000000"/>
          <w:sz w:val="28"/>
          <w:szCs w:val="28"/>
          <w:cs/>
        </w:rPr>
        <w:t xml:space="preserve">  </w:t>
      </w:r>
      <w:r w:rsidR="00205752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ประชากรและกลุ่มตัวอย่าง  </w:t>
      </w:r>
    </w:p>
    <w:p w14:paraId="4C5C1699" w14:textId="77777777" w:rsidR="00E62067" w:rsidRDefault="00E62067" w:rsidP="00C544A2">
      <w:pPr>
        <w:ind w:firstLine="709"/>
        <w:jc w:val="thaiDistribute"/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</w:pPr>
      <w:r>
        <w:rPr>
          <w:rFonts w:ascii="TH Sarabun New" w:hAnsi="TH Sarabun New" w:cs="TH Sarabun New" w:hint="cs"/>
          <w:color w:val="000000"/>
          <w:sz w:val="28"/>
          <w:szCs w:val="28"/>
          <w:cs/>
        </w:rPr>
        <w:t xml:space="preserve"> </w:t>
      </w:r>
      <w:r w:rsidR="004C5626">
        <w:rPr>
          <w:rFonts w:ascii="TH Sarabun New" w:hAnsi="TH Sarabun New" w:cs="TH Sarabun New" w:hint="cs"/>
          <w:color w:val="000000"/>
          <w:sz w:val="28"/>
          <w:szCs w:val="28"/>
          <w:cs/>
        </w:rPr>
        <w:t xml:space="preserve"> </w:t>
      </w:r>
      <w:r>
        <w:rPr>
          <w:rFonts w:ascii="TH Sarabun New" w:hAnsi="TH Sarabun New" w:cs="TH Sarabun New" w:hint="cs"/>
          <w:color w:val="000000"/>
          <w:sz w:val="28"/>
          <w:szCs w:val="28"/>
          <w:cs/>
        </w:rPr>
        <w:t>ผู้วิจัย</w:t>
      </w:r>
      <w:r w:rsidR="007E64D4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ทำการคัดเลือกกลุ่มตัวอย่างด้วยวิธีการเลือกแบบเจาะจง </w:t>
      </w:r>
      <w:r w:rsidR="007E64D4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>(Purposive sampling)</w:t>
      </w:r>
      <w:r w:rsidR="007E64D4" w:rsidRPr="007F231E">
        <w:rPr>
          <w:rFonts w:ascii="TH Sarabun New" w:eastAsia="Calibri" w:hAnsi="TH Sarabun New" w:cs="TH Sarabun New" w:hint="cs"/>
          <w:color w:val="000000"/>
          <w:spacing w:val="-4"/>
          <w:cs/>
        </w:rPr>
        <w:t xml:space="preserve"> </w:t>
      </w:r>
      <w:r w:rsidR="007E64D4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กำหนดกลุ่มตัวอย่าง</w:t>
      </w:r>
      <w:r w:rsidR="00BB30C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จำนวน 3 กลุ่ม </w:t>
      </w:r>
      <w:r w:rsidR="005B485F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รวมทั้งหมด 57 คน </w:t>
      </w:r>
      <w:r w:rsidR="00BB30C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ได้แก่ </w:t>
      </w:r>
    </w:p>
    <w:p w14:paraId="03DBD559" w14:textId="77777777" w:rsidR="00E62067" w:rsidRDefault="00E62067" w:rsidP="004C5626">
      <w:pPr>
        <w:ind w:firstLine="900"/>
        <w:jc w:val="thaiDistribute"/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</w:pPr>
      <w:r>
        <w:rPr>
          <w:rFonts w:ascii="TH Sarabun New" w:eastAsia="Calibri" w:hAnsi="TH Sarabun New" w:cs="DokChampa"/>
          <w:color w:val="000000"/>
          <w:spacing w:val="-4"/>
          <w:sz w:val="28"/>
          <w:szCs w:val="28"/>
          <w:lang w:bidi="lo-LA"/>
        </w:rPr>
        <w:t>1</w:t>
      </w:r>
      <w:r w:rsidR="007032F4">
        <w:rPr>
          <w:rFonts w:ascii="TH Sarabun New" w:eastAsia="Calibri" w:hAnsi="TH Sarabun New" w:cs="DokChampa"/>
          <w:color w:val="000000"/>
          <w:spacing w:val="-4"/>
          <w:sz w:val="28"/>
          <w:szCs w:val="28"/>
          <w:lang w:bidi="lo-LA"/>
        </w:rPr>
        <w:t xml:space="preserve">) </w:t>
      </w:r>
      <w:r w:rsidR="00BB30C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กลุ่มเจ้าหน้าที่เกี่ยวข้องในการจัดการแหล่งท่องเที่ยว วัดหนองลำจันท์ เมืองจำพอน จำนวน </w:t>
      </w:r>
      <w:r w:rsidR="00BB30C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lang w:bidi="lo-LA"/>
        </w:rPr>
        <w:t xml:space="preserve">30 </w:t>
      </w:r>
      <w:bookmarkStart w:id="2" w:name="_Hlk149565765"/>
      <w:r w:rsidR="00BB30C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คน </w:t>
      </w:r>
      <w:bookmarkEnd w:id="2"/>
    </w:p>
    <w:p w14:paraId="23946664" w14:textId="77777777" w:rsidR="007032F4" w:rsidRDefault="00BB30C7" w:rsidP="004C5626">
      <w:pPr>
        <w:ind w:firstLine="900"/>
        <w:jc w:val="thaiDistribute"/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</w:pP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2) กลุ่มเจ้าหน้าที่แผนกแถลงข่าว วัฒนธรรมและท่องเที่ยว แขวงสะหวันนะเขต จำนวน 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lang w:bidi="lo-LA"/>
        </w:rPr>
        <w:t>18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คน  </w:t>
      </w:r>
    </w:p>
    <w:p w14:paraId="0F28C081" w14:textId="77777777" w:rsidR="005E3A89" w:rsidRDefault="00BB30C7" w:rsidP="004C5626">
      <w:pPr>
        <w:ind w:firstLine="900"/>
        <w:jc w:val="thaiDistribute"/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</w:pP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3) กลุ่มเจ้าหน้าที่ห้องการแถลงข่าว วัฒนธรรมและท่องเที่ยว เมืองจำพอน แขวงสะหวันนะเขต จำนวน 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lang w:bidi="lo-LA"/>
        </w:rPr>
        <w:t xml:space="preserve">9 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คน </w:t>
      </w:r>
    </w:p>
    <w:p w14:paraId="296DD4DB" w14:textId="77777777" w:rsidR="00BB30C7" w:rsidRPr="00E62067" w:rsidRDefault="00BB30C7" w:rsidP="004C5626">
      <w:pPr>
        <w:ind w:firstLine="900"/>
        <w:jc w:val="thaiDistribute"/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</w:pP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เนื่องจากว่าเจ้าหน้าที่กลุ่มดังกล่าวเป็นผู้ที่มีประสบการณ์ในการทำงานเกี่ยวข้องด้านการท่องเที่ยวและยังเป็นผู้ที่รับผิดชอบในการดำเนินกิจกรรมต่าง ๆ สามารถให้ข้อมูลเชิงลึกเกี่ยวกับการบริหารจัดการ การการพัฒนาพื้นที่แหล่งท่องเที่ยววัดหนองลำจันท์ เมืองจำพอน แขวงสะหวันนะเขต </w:t>
      </w:r>
      <w:proofErr w:type="spellStart"/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สปป</w:t>
      </w:r>
      <w:proofErr w:type="spellEnd"/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lang w:bidi="lo-LA"/>
        </w:rPr>
        <w:t>.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ลาว</w:t>
      </w:r>
    </w:p>
    <w:p w14:paraId="758B8DAD" w14:textId="77777777" w:rsidR="0004086F" w:rsidRPr="007F231E" w:rsidRDefault="00E62067" w:rsidP="00C05708">
      <w:pPr>
        <w:tabs>
          <w:tab w:val="left" w:pos="851"/>
        </w:tabs>
        <w:ind w:firstLine="567"/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  <w:r>
        <w:rPr>
          <w:rFonts w:ascii="TH Sarabun New" w:hAnsi="TH Sarabun New" w:cs="TH Sarabun New"/>
          <w:color w:val="000000"/>
          <w:sz w:val="28"/>
          <w:szCs w:val="28"/>
        </w:rPr>
        <w:t>3</w:t>
      </w:r>
      <w:r w:rsidR="002065F5" w:rsidRPr="007F231E">
        <w:rPr>
          <w:rFonts w:ascii="TH Sarabun New" w:hAnsi="TH Sarabun New" w:cs="TH Sarabun New"/>
          <w:color w:val="000000"/>
          <w:sz w:val="28"/>
          <w:szCs w:val="28"/>
        </w:rPr>
        <w:t>.</w:t>
      </w:r>
      <w:r w:rsidR="0081626B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2A0FDB" w:rsidRPr="007F231E">
        <w:rPr>
          <w:rFonts w:ascii="TH Sarabun New" w:hAnsi="TH Sarabun New" w:cs="TH Sarabun New"/>
          <w:color w:val="000000"/>
          <w:sz w:val="28"/>
          <w:szCs w:val="28"/>
          <w:cs/>
        </w:rPr>
        <w:tab/>
      </w:r>
      <w:r w:rsidR="002065F5" w:rsidRPr="007F231E">
        <w:rPr>
          <w:rFonts w:ascii="TH Sarabun New" w:hAnsi="TH Sarabun New" w:cs="TH Sarabun New"/>
          <w:color w:val="000000"/>
          <w:sz w:val="28"/>
          <w:szCs w:val="28"/>
          <w:cs/>
        </w:rPr>
        <w:t>เครื่องมือที่ใช้ในการเก็บข้อมูล</w:t>
      </w:r>
    </w:p>
    <w:p w14:paraId="05C727ED" w14:textId="77777777" w:rsidR="00F77B96" w:rsidRDefault="007032F4" w:rsidP="00BB30C7">
      <w:pPr>
        <w:ind w:firstLine="720"/>
        <w:jc w:val="thaiDistribute"/>
        <w:rPr>
          <w:rFonts w:ascii="TH Sarabun New" w:eastAsia="Calibri" w:hAnsi="TH Sarabun New" w:cs="TH Sarabun New"/>
          <w:color w:val="000000"/>
          <w:spacing w:val="-4"/>
          <w:sz w:val="28"/>
          <w:szCs w:val="28"/>
          <w:lang w:bidi="lo-LA"/>
        </w:rPr>
      </w:pPr>
      <w:r>
        <w:rPr>
          <w:rFonts w:ascii="TH Sarabun New" w:eastAsia="Calibri" w:hAnsi="TH Sarabun New" w:cs="TH Sarabun New" w:hint="cs"/>
          <w:color w:val="000000"/>
          <w:spacing w:val="-4"/>
          <w:sz w:val="28"/>
          <w:szCs w:val="28"/>
          <w:cs/>
        </w:rPr>
        <w:t xml:space="preserve">  </w:t>
      </w:r>
      <w:r w:rsidR="00BB30C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ผู้วิจัยเลือกใช้แบบสอบถาม </w:t>
      </w:r>
      <w:r w:rsidR="00BB30C7" w:rsidRPr="007F231E">
        <w:rPr>
          <w:rFonts w:ascii="TH Sarabun New" w:eastAsia="DengXian Light" w:hAnsi="TH Sarabun New" w:cs="TH Sarabun New"/>
          <w:color w:val="000000"/>
          <w:sz w:val="28"/>
          <w:szCs w:val="28"/>
          <w:cs/>
        </w:rPr>
        <w:t>(</w:t>
      </w:r>
      <w:r w:rsidR="00BB30C7" w:rsidRPr="007F231E">
        <w:rPr>
          <w:rFonts w:ascii="TH Sarabun New" w:eastAsia="DengXian Light" w:hAnsi="TH Sarabun New" w:cs="TH Sarabun New"/>
          <w:color w:val="000000"/>
          <w:sz w:val="28"/>
          <w:szCs w:val="28"/>
          <w:lang w:bidi="lo-LA"/>
        </w:rPr>
        <w:t xml:space="preserve">questionnaires) </w:t>
      </w:r>
      <w:r w:rsidR="00BB30C7" w:rsidRPr="007F231E">
        <w:rPr>
          <w:rFonts w:ascii="TH Sarabun New" w:eastAsia="DengXian Light" w:hAnsi="TH Sarabun New" w:cs="TH Sarabun New"/>
          <w:color w:val="000000"/>
          <w:sz w:val="28"/>
          <w:szCs w:val="28"/>
          <w:cs/>
        </w:rPr>
        <w:t xml:space="preserve"> </w:t>
      </w:r>
      <w:r w:rsidR="00BB30C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เป็นเครื่องมือเพื่อเก็บ</w:t>
      </w:r>
      <w:r w:rsidR="005E3A89">
        <w:rPr>
          <w:rFonts w:ascii="TH Sarabun New" w:eastAsia="Calibri" w:hAnsi="TH Sarabun New" w:cs="TH Sarabun New" w:hint="cs"/>
          <w:color w:val="000000"/>
          <w:spacing w:val="-4"/>
          <w:sz w:val="28"/>
          <w:szCs w:val="28"/>
          <w:cs/>
        </w:rPr>
        <w:t>ข้อมูล</w:t>
      </w:r>
      <w:r w:rsidR="00BB30C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ประกอบด้วย  </w:t>
      </w:r>
    </w:p>
    <w:p w14:paraId="44536F29" w14:textId="77777777" w:rsidR="00F77B96" w:rsidRDefault="00BB30C7" w:rsidP="00235071">
      <w:pPr>
        <w:tabs>
          <w:tab w:val="left" w:pos="900"/>
        </w:tabs>
        <w:ind w:firstLine="720"/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lang w:bidi="lo-LA"/>
        </w:rPr>
        <w:t xml:space="preserve"> </w:t>
      </w:r>
      <w:r w:rsidR="00235071">
        <w:rPr>
          <w:rFonts w:ascii="TH Sarabun New" w:eastAsia="Calibri" w:hAnsi="TH Sarabun New" w:cs="TH Sarabun New"/>
          <w:color w:val="000000"/>
          <w:spacing w:val="-4"/>
          <w:sz w:val="28"/>
          <w:szCs w:val="28"/>
          <w:lang w:bidi="lo-LA"/>
        </w:rPr>
        <w:t xml:space="preserve"> </w:t>
      </w:r>
      <w:proofErr w:type="gramStart"/>
      <w:r w:rsidR="00F77B96">
        <w:rPr>
          <w:rFonts w:ascii="TH Sarabun New" w:eastAsia="Calibri" w:hAnsi="TH Sarabun New" w:cs="DokChampa"/>
          <w:color w:val="000000"/>
          <w:spacing w:val="-4"/>
          <w:sz w:val="28"/>
          <w:szCs w:val="28"/>
          <w:lang w:bidi="lo-LA"/>
        </w:rPr>
        <w:t xml:space="preserve">3.1 </w:t>
      </w:r>
      <w:r w:rsidR="001E7A12">
        <w:rPr>
          <w:rFonts w:ascii="TH Sarabun New" w:hAnsi="TH Sarabun New" w:cs="TH Sarabun New" w:hint="cs"/>
          <w:color w:val="000000"/>
          <w:sz w:val="28"/>
          <w:szCs w:val="28"/>
          <w:cs/>
          <w:lang w:val="th-TH"/>
        </w:rPr>
        <w:t xml:space="preserve"> 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  <w:lang w:val="th-TH"/>
        </w:rPr>
        <w:t>ข้อมูลด้านศักยภาพแหล่งท่องเที่ยวเชิงวัฒนธรรม</w:t>
      </w:r>
      <w:proofErr w:type="gramEnd"/>
      <w:r w:rsidRPr="007F231E">
        <w:rPr>
          <w:rFonts w:ascii="TH Sarabun New" w:hAnsi="TH Sarabun New" w:cs="TH Sarabun New"/>
          <w:color w:val="000000"/>
          <w:sz w:val="28"/>
          <w:szCs w:val="28"/>
          <w:cs/>
          <w:lang w:val="th-TH"/>
        </w:rPr>
        <w:t xml:space="preserve"> วัดหนองลำจันท์ </w:t>
      </w:r>
      <w:r w:rsidR="002922E3">
        <w:rPr>
          <w:rFonts w:ascii="TH Sarabun New" w:hAnsi="TH Sarabun New" w:cs="TH Sarabun New" w:hint="cs"/>
          <w:color w:val="000000"/>
          <w:sz w:val="28"/>
          <w:szCs w:val="28"/>
          <w:cs/>
          <w:lang w:val="th-TH"/>
        </w:rPr>
        <w:t>ดังนี้</w:t>
      </w:r>
    </w:p>
    <w:p w14:paraId="4FDC5D59" w14:textId="77777777" w:rsidR="00F77B96" w:rsidRDefault="001E7A12" w:rsidP="00F77B96">
      <w:pPr>
        <w:ind w:firstLine="1080"/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  <w:r>
        <w:rPr>
          <w:rFonts w:ascii="TH Sarabun New" w:hAnsi="TH Sarabun New" w:cs="TH Sarabun New" w:hint="cs"/>
          <w:color w:val="000000"/>
          <w:sz w:val="28"/>
          <w:szCs w:val="28"/>
          <w:cs/>
          <w:lang w:val="th-TH"/>
        </w:rPr>
        <w:t xml:space="preserve"> </w:t>
      </w:r>
      <w:r w:rsidR="00BB30C7" w:rsidRPr="007F231E">
        <w:rPr>
          <w:rFonts w:ascii="TH Sarabun New" w:hAnsi="TH Sarabun New" w:cs="TH Sarabun New"/>
          <w:color w:val="000000"/>
          <w:sz w:val="28"/>
          <w:szCs w:val="28"/>
          <w:cs/>
          <w:lang w:val="th-TH"/>
        </w:rPr>
        <w:t xml:space="preserve">1) สิ่งดึงดูดใจทางการท่องเที่ยว </w:t>
      </w:r>
    </w:p>
    <w:p w14:paraId="53F5F6EC" w14:textId="77777777" w:rsidR="00F77B96" w:rsidRDefault="00BB30C7" w:rsidP="001E7A12">
      <w:pPr>
        <w:ind w:firstLine="1170"/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  <w:r w:rsidRPr="007F231E">
        <w:rPr>
          <w:rFonts w:ascii="TH Sarabun New" w:hAnsi="TH Sarabun New" w:cs="TH Sarabun New"/>
          <w:color w:val="000000"/>
          <w:sz w:val="28"/>
          <w:szCs w:val="28"/>
          <w:cs/>
          <w:lang w:val="th-TH"/>
        </w:rPr>
        <w:t xml:space="preserve">2) การรับรองการท่องเที่ยว </w:t>
      </w:r>
    </w:p>
    <w:p w14:paraId="1E0EA28A" w14:textId="77777777" w:rsidR="00F77B96" w:rsidRDefault="00BB30C7" w:rsidP="001E7A12">
      <w:pPr>
        <w:ind w:firstLine="1170"/>
        <w:jc w:val="thaiDistribute"/>
        <w:rPr>
          <w:rFonts w:ascii="TH Sarabun New" w:hAnsi="TH Sarabun New" w:cs="TH Sarabun New"/>
          <w:color w:val="000000"/>
          <w:sz w:val="28"/>
          <w:szCs w:val="28"/>
          <w:lang w:val="th-TH"/>
        </w:rPr>
      </w:pPr>
      <w:r w:rsidRPr="007F231E">
        <w:rPr>
          <w:rFonts w:ascii="TH Sarabun New" w:hAnsi="TH Sarabun New" w:cs="TH Sarabun New"/>
          <w:color w:val="000000"/>
          <w:sz w:val="28"/>
          <w:szCs w:val="28"/>
          <w:cs/>
          <w:lang w:val="th-TH"/>
        </w:rPr>
        <w:t xml:space="preserve">3) การบริหารจัดการแหล่งท่องเที่ยว </w:t>
      </w:r>
    </w:p>
    <w:p w14:paraId="327E43B4" w14:textId="77777777" w:rsidR="00F77B96" w:rsidRDefault="00235071" w:rsidP="00BB30C7">
      <w:pPr>
        <w:ind w:firstLine="720"/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  <w:r>
        <w:rPr>
          <w:rFonts w:ascii="TH Sarabun New" w:hAnsi="TH Sarabun New" w:cs="DokChampa"/>
          <w:color w:val="000000"/>
          <w:sz w:val="28"/>
          <w:szCs w:val="28"/>
          <w:lang w:bidi="lo-LA"/>
        </w:rPr>
        <w:t xml:space="preserve"> </w:t>
      </w:r>
      <w:proofErr w:type="gramStart"/>
      <w:r w:rsidR="00F77B96">
        <w:rPr>
          <w:rFonts w:ascii="TH Sarabun New" w:hAnsi="TH Sarabun New" w:cs="DokChampa"/>
          <w:color w:val="000000"/>
          <w:sz w:val="28"/>
          <w:szCs w:val="28"/>
          <w:lang w:bidi="lo-LA"/>
        </w:rPr>
        <w:t>3.</w:t>
      </w:r>
      <w:r w:rsidR="00BB30C7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2 </w:t>
      </w:r>
      <w:r w:rsidR="001E7A12">
        <w:rPr>
          <w:rFonts w:ascii="TH Sarabun New" w:hAnsi="TH Sarabun New" w:cs="TH Sarabun New" w:hint="cs"/>
          <w:color w:val="000000"/>
          <w:sz w:val="28"/>
          <w:szCs w:val="28"/>
          <w:cs/>
          <w:lang w:val="th-TH"/>
        </w:rPr>
        <w:t xml:space="preserve"> </w:t>
      </w:r>
      <w:r w:rsidR="00BB30C7" w:rsidRPr="007F231E">
        <w:rPr>
          <w:rFonts w:ascii="TH Sarabun New" w:hAnsi="TH Sarabun New" w:cs="TH Sarabun New"/>
          <w:color w:val="000000"/>
          <w:sz w:val="28"/>
          <w:szCs w:val="28"/>
          <w:cs/>
          <w:lang w:val="th-TH"/>
        </w:rPr>
        <w:t>การจัดการแหล่งท่องเที่ยวเชิงวัฒนธรรม</w:t>
      </w:r>
      <w:proofErr w:type="gramEnd"/>
      <w:r w:rsidR="00BB30C7" w:rsidRPr="007F231E">
        <w:rPr>
          <w:rFonts w:ascii="TH Sarabun New" w:hAnsi="TH Sarabun New" w:cs="TH Sarabun New"/>
          <w:color w:val="000000"/>
          <w:sz w:val="28"/>
          <w:szCs w:val="28"/>
          <w:cs/>
          <w:lang w:val="th-TH"/>
        </w:rPr>
        <w:t xml:space="preserve"> วัดหนองลำจันท์ โดยคำถามที่ใช้ </w:t>
      </w:r>
      <w:r w:rsidR="002922E3">
        <w:rPr>
          <w:rFonts w:ascii="TH Sarabun New" w:hAnsi="TH Sarabun New" w:cs="TH Sarabun New" w:hint="cs"/>
          <w:color w:val="000000"/>
          <w:sz w:val="28"/>
          <w:szCs w:val="28"/>
          <w:cs/>
          <w:lang w:val="th-TH"/>
        </w:rPr>
        <w:t>ดังนี้</w:t>
      </w:r>
    </w:p>
    <w:p w14:paraId="30F81361" w14:textId="77777777" w:rsidR="00F77B96" w:rsidRDefault="00BB30C7" w:rsidP="001E7A12">
      <w:pPr>
        <w:ind w:firstLine="1170"/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  <w:r w:rsidRPr="007F231E">
        <w:rPr>
          <w:rFonts w:ascii="TH Sarabun New" w:hAnsi="TH Sarabun New" w:cs="TH Sarabun New"/>
          <w:color w:val="000000"/>
          <w:sz w:val="28"/>
          <w:szCs w:val="28"/>
          <w:cs/>
          <w:lang w:val="th-TH"/>
        </w:rPr>
        <w:t xml:space="preserve">1) การจัดการด้านเศรษฐกิจ </w:t>
      </w:r>
    </w:p>
    <w:p w14:paraId="380C328D" w14:textId="77777777" w:rsidR="00F77B96" w:rsidRDefault="00BB30C7" w:rsidP="001E7A12">
      <w:pPr>
        <w:ind w:firstLine="1170"/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  <w:r w:rsidRPr="007F231E">
        <w:rPr>
          <w:rFonts w:ascii="TH Sarabun New" w:hAnsi="TH Sarabun New" w:cs="TH Sarabun New"/>
          <w:color w:val="000000"/>
          <w:sz w:val="28"/>
          <w:szCs w:val="28"/>
          <w:cs/>
          <w:lang w:val="th-TH"/>
        </w:rPr>
        <w:t xml:space="preserve">2) การจัดการด้านสังคมและวัฒนธรรม </w:t>
      </w:r>
    </w:p>
    <w:p w14:paraId="46FC1B8C" w14:textId="77777777" w:rsidR="00BB30C7" w:rsidRPr="007F231E" w:rsidRDefault="00BB30C7" w:rsidP="001E7A12">
      <w:pPr>
        <w:ind w:firstLine="1170"/>
        <w:jc w:val="thaiDistribute"/>
        <w:rPr>
          <w:rFonts w:ascii="TH Sarabun New" w:hAnsi="TH Sarabun New" w:cs="TH Sarabun New"/>
          <w:color w:val="000000"/>
          <w:sz w:val="28"/>
          <w:szCs w:val="28"/>
          <w:cs/>
          <w:lang w:val="th-TH"/>
        </w:rPr>
      </w:pPr>
      <w:r w:rsidRPr="007F231E">
        <w:rPr>
          <w:rFonts w:ascii="TH Sarabun New" w:hAnsi="TH Sarabun New" w:cs="TH Sarabun New"/>
          <w:color w:val="000000"/>
          <w:sz w:val="28"/>
          <w:szCs w:val="28"/>
          <w:cs/>
          <w:lang w:val="th-TH"/>
        </w:rPr>
        <w:t>3) การจัดการด้านสิ่งแวดล้อม</w:t>
      </w:r>
    </w:p>
    <w:p w14:paraId="50B998E8" w14:textId="77777777" w:rsidR="001F2FE0" w:rsidRPr="001F2FE0" w:rsidRDefault="00454E44" w:rsidP="00454E44">
      <w:pPr>
        <w:numPr>
          <w:ilvl w:val="0"/>
          <w:numId w:val="37"/>
        </w:numPr>
        <w:tabs>
          <w:tab w:val="left" w:pos="709"/>
          <w:tab w:val="left" w:pos="900"/>
        </w:tabs>
        <w:ind w:hanging="540"/>
        <w:jc w:val="thaiDistribute"/>
        <w:rPr>
          <w:rFonts w:ascii="TH Sarabun New" w:hAnsi="TH Sarabun New" w:cs="TH Sarabun New"/>
          <w:color w:val="000000"/>
          <w:sz w:val="28"/>
          <w:szCs w:val="28"/>
          <w:lang w:bidi="lo-LA"/>
        </w:rPr>
      </w:pPr>
      <w:r>
        <w:rPr>
          <w:rFonts w:ascii="TH Sarabun New" w:hAnsi="TH Sarabun New" w:cs="TH Sarabun New" w:hint="cs"/>
          <w:color w:val="000000"/>
          <w:sz w:val="28"/>
          <w:szCs w:val="28"/>
          <w:cs/>
        </w:rPr>
        <w:t xml:space="preserve"> </w:t>
      </w:r>
      <w:r w:rsidR="001F2FE0" w:rsidRPr="001F2FE0">
        <w:rPr>
          <w:rFonts w:ascii="TH Sarabun New" w:hAnsi="TH Sarabun New" w:cs="TH Sarabun New"/>
          <w:color w:val="000000"/>
          <w:sz w:val="28"/>
          <w:szCs w:val="28"/>
          <w:cs/>
        </w:rPr>
        <w:t>การเก็บรวบรวมข้อมูล</w:t>
      </w:r>
    </w:p>
    <w:p w14:paraId="7B2BEE52" w14:textId="77777777" w:rsidR="00BF3FA9" w:rsidRPr="00BF3FA9" w:rsidRDefault="00235071" w:rsidP="00BF3FA9">
      <w:pPr>
        <w:tabs>
          <w:tab w:val="left" w:pos="709"/>
        </w:tabs>
        <w:ind w:firstLine="709"/>
        <w:rPr>
          <w:rFonts w:ascii="TH Sarabun New" w:hAnsi="TH Sarabun New" w:cs="TH Sarabun New"/>
          <w:color w:val="000000"/>
          <w:sz w:val="28"/>
          <w:szCs w:val="28"/>
        </w:rPr>
      </w:pPr>
      <w:r>
        <w:rPr>
          <w:rFonts w:ascii="TH Sarabun New" w:hAnsi="TH Sarabun New" w:cs="TH Sarabun New" w:hint="cs"/>
          <w:color w:val="000000"/>
          <w:sz w:val="28"/>
          <w:szCs w:val="28"/>
          <w:cs/>
        </w:rPr>
        <w:t xml:space="preserve"> </w:t>
      </w:r>
      <w:r w:rsidR="00BF3FA9" w:rsidRPr="00BF3FA9">
        <w:rPr>
          <w:rFonts w:ascii="TH Sarabun New" w:hAnsi="TH Sarabun New" w:cs="TH Sarabun New" w:hint="cs"/>
          <w:color w:val="000000"/>
          <w:sz w:val="28"/>
          <w:szCs w:val="28"/>
          <w:cs/>
        </w:rPr>
        <w:t>ผู้วิจัยดำเนินการเก็บข้อมูลตามขั้นตอนดังต่อไปนี้</w:t>
      </w:r>
      <w:r w:rsidR="00BF3FA9" w:rsidRPr="00BF3FA9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</w:p>
    <w:p w14:paraId="5F62AB29" w14:textId="77777777" w:rsidR="00BF3FA9" w:rsidRPr="00BF3FA9" w:rsidRDefault="00235071" w:rsidP="00235071">
      <w:pPr>
        <w:tabs>
          <w:tab w:val="left" w:pos="1080"/>
        </w:tabs>
        <w:ind w:firstLine="709"/>
        <w:rPr>
          <w:rFonts w:ascii="TH Sarabun New" w:hAnsi="TH Sarabun New" w:cs="TH Sarabun New"/>
          <w:color w:val="000000"/>
          <w:sz w:val="28"/>
          <w:szCs w:val="28"/>
        </w:rPr>
      </w:pPr>
      <w:r>
        <w:rPr>
          <w:rFonts w:ascii="TH Sarabun New" w:hAnsi="TH Sarabun New" w:cs="TH Sarabun New" w:hint="cs"/>
          <w:color w:val="000000"/>
          <w:sz w:val="28"/>
          <w:szCs w:val="28"/>
          <w:cs/>
        </w:rPr>
        <w:t xml:space="preserve"> </w:t>
      </w:r>
      <w:r w:rsidR="00BF3FA9" w:rsidRPr="00BF3FA9">
        <w:rPr>
          <w:rFonts w:ascii="TH Sarabun New" w:hAnsi="TH Sarabun New" w:cs="TH Sarabun New"/>
          <w:color w:val="000000"/>
          <w:sz w:val="28"/>
          <w:szCs w:val="28"/>
          <w:cs/>
        </w:rPr>
        <w:t>4.1</w:t>
      </w:r>
      <w:r w:rsidR="00BF3FA9" w:rsidRPr="00BF3FA9">
        <w:rPr>
          <w:rFonts w:ascii="TH Sarabun New" w:hAnsi="TH Sarabun New" w:cs="TH Sarabun New"/>
          <w:color w:val="000000"/>
          <w:sz w:val="28"/>
          <w:szCs w:val="28"/>
          <w:cs/>
        </w:rPr>
        <w:tab/>
      </w:r>
      <w:r w:rsidR="00BF3FA9">
        <w:rPr>
          <w:rFonts w:ascii="TH Sarabun New" w:hAnsi="TH Sarabun New" w:cs="TH Sarabun New" w:hint="cs"/>
          <w:color w:val="000000"/>
          <w:sz w:val="28"/>
          <w:szCs w:val="28"/>
          <w:cs/>
        </w:rPr>
        <w:t xml:space="preserve"> </w:t>
      </w:r>
      <w:r w:rsidR="00BF3FA9" w:rsidRPr="00BF3FA9">
        <w:rPr>
          <w:rFonts w:ascii="TH Sarabun New" w:hAnsi="TH Sarabun New" w:cs="TH Sarabun New" w:hint="cs"/>
          <w:color w:val="000000"/>
          <w:sz w:val="28"/>
          <w:szCs w:val="28"/>
          <w:cs/>
        </w:rPr>
        <w:t>ทำหนังสือขออนุญาตเก็บข้อมูลจากผู้นำชุมชน</w:t>
      </w:r>
      <w:r w:rsidR="00BF3FA9" w:rsidRPr="00BF3FA9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BF3FA9" w:rsidRPr="00BF3FA9">
        <w:rPr>
          <w:rFonts w:ascii="TH Sarabun New" w:hAnsi="TH Sarabun New" w:cs="TH Sarabun New" w:hint="cs"/>
          <w:color w:val="000000"/>
          <w:sz w:val="28"/>
          <w:szCs w:val="28"/>
          <w:cs/>
        </w:rPr>
        <w:t>และกลุ่มเจ้าหน้าที่ทุกภาคส่วน</w:t>
      </w:r>
      <w:r w:rsidR="00BF3FA9" w:rsidRPr="00BF3FA9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BF3FA9" w:rsidRPr="00BF3FA9">
        <w:rPr>
          <w:rFonts w:ascii="TH Sarabun New" w:hAnsi="TH Sarabun New" w:cs="TH Sarabun New" w:hint="cs"/>
          <w:color w:val="000000"/>
          <w:sz w:val="28"/>
          <w:szCs w:val="28"/>
          <w:cs/>
        </w:rPr>
        <w:t>โดยการนำหนังสือ</w:t>
      </w:r>
      <w:r w:rsidR="00BF3FA9" w:rsidRPr="00BF3FA9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BF3FA9" w:rsidRPr="00BF3FA9">
        <w:rPr>
          <w:rFonts w:ascii="TH Sarabun New" w:hAnsi="TH Sarabun New" w:cs="TH Sarabun New" w:hint="cs"/>
          <w:color w:val="000000"/>
          <w:sz w:val="28"/>
          <w:szCs w:val="28"/>
          <w:cs/>
        </w:rPr>
        <w:t>และแบบสอบถาม</w:t>
      </w:r>
      <w:r w:rsidR="00BF3FA9" w:rsidRPr="00BF3FA9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BF3FA9" w:rsidRPr="00BF3FA9">
        <w:rPr>
          <w:rFonts w:ascii="TH Sarabun New" w:hAnsi="TH Sarabun New" w:cs="TH Sarabun New" w:hint="cs"/>
          <w:color w:val="000000"/>
          <w:sz w:val="28"/>
          <w:szCs w:val="28"/>
          <w:cs/>
        </w:rPr>
        <w:t>ไปยังพื้นที่เพื่อดำเนินการเก็บข้อมูล</w:t>
      </w:r>
      <w:r w:rsidR="00BF3FA9" w:rsidRPr="00BF3FA9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</w:p>
    <w:p w14:paraId="674D28F9" w14:textId="77777777" w:rsidR="00416F91" w:rsidRDefault="00235071" w:rsidP="00235071">
      <w:pPr>
        <w:tabs>
          <w:tab w:val="left" w:pos="1260"/>
        </w:tabs>
        <w:ind w:firstLine="709"/>
        <w:rPr>
          <w:rFonts w:ascii="TH Sarabun New" w:hAnsi="TH Sarabun New" w:cs="TH Sarabun New"/>
          <w:color w:val="000000"/>
          <w:sz w:val="28"/>
          <w:szCs w:val="28"/>
        </w:rPr>
      </w:pPr>
      <w:r>
        <w:rPr>
          <w:rFonts w:ascii="TH Sarabun New" w:hAnsi="TH Sarabun New" w:cs="TH Sarabun New" w:hint="cs"/>
          <w:color w:val="000000"/>
          <w:sz w:val="28"/>
          <w:szCs w:val="28"/>
          <w:cs/>
        </w:rPr>
        <w:t xml:space="preserve"> </w:t>
      </w:r>
      <w:r w:rsidR="00BF3FA9" w:rsidRPr="00BF3FA9">
        <w:rPr>
          <w:rFonts w:ascii="TH Sarabun New" w:hAnsi="TH Sarabun New" w:cs="TH Sarabun New"/>
          <w:color w:val="000000"/>
          <w:sz w:val="28"/>
          <w:szCs w:val="28"/>
          <w:cs/>
        </w:rPr>
        <w:t>4.2</w:t>
      </w:r>
      <w:r>
        <w:rPr>
          <w:rFonts w:ascii="TH Sarabun New" w:hAnsi="TH Sarabun New" w:cs="TH Sarabun New" w:hint="cs"/>
          <w:color w:val="000000"/>
          <w:sz w:val="28"/>
          <w:szCs w:val="28"/>
          <w:cs/>
        </w:rPr>
        <w:t xml:space="preserve">  </w:t>
      </w:r>
      <w:r w:rsidR="00BF3FA9" w:rsidRPr="00BF3FA9">
        <w:rPr>
          <w:rFonts w:ascii="TH Sarabun New" w:hAnsi="TH Sarabun New" w:cs="TH Sarabun New" w:hint="cs"/>
          <w:color w:val="000000"/>
          <w:sz w:val="28"/>
          <w:szCs w:val="28"/>
          <w:cs/>
        </w:rPr>
        <w:t>ศึกษาข้อมูลจาก</w:t>
      </w:r>
      <w:r w:rsidR="00BF3FA9" w:rsidRPr="00BF3FA9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BF3FA9" w:rsidRPr="00BF3FA9">
        <w:rPr>
          <w:rFonts w:ascii="TH Sarabun New" w:hAnsi="TH Sarabun New" w:cs="TH Sarabun New" w:hint="cs"/>
          <w:color w:val="000000"/>
          <w:sz w:val="28"/>
          <w:szCs w:val="28"/>
          <w:cs/>
        </w:rPr>
        <w:t>งานวิจัยจะที่เกี่ยวข้อง</w:t>
      </w:r>
      <w:r w:rsidR="00BF3FA9" w:rsidRPr="00BF3FA9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BF3FA9" w:rsidRPr="00BF3FA9">
        <w:rPr>
          <w:rFonts w:ascii="TH Sarabun New" w:hAnsi="TH Sarabun New" w:cs="TH Sarabun New" w:hint="cs"/>
          <w:color w:val="000000"/>
          <w:sz w:val="28"/>
          <w:szCs w:val="28"/>
          <w:cs/>
        </w:rPr>
        <w:t>วารสาร</w:t>
      </w:r>
      <w:r w:rsidR="00BF3FA9" w:rsidRPr="00BF3FA9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BF3FA9" w:rsidRPr="00BF3FA9">
        <w:rPr>
          <w:rFonts w:ascii="TH Sarabun New" w:hAnsi="TH Sarabun New" w:cs="TH Sarabun New" w:hint="cs"/>
          <w:color w:val="000000"/>
          <w:sz w:val="28"/>
          <w:szCs w:val="28"/>
          <w:cs/>
        </w:rPr>
        <w:t>เอกสาร</w:t>
      </w:r>
      <w:r w:rsidR="00BF3FA9" w:rsidRPr="00BF3FA9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BF3FA9" w:rsidRPr="00BF3FA9">
        <w:rPr>
          <w:rFonts w:ascii="TH Sarabun New" w:hAnsi="TH Sarabun New" w:cs="TH Sarabun New" w:hint="cs"/>
          <w:color w:val="000000"/>
          <w:sz w:val="28"/>
          <w:szCs w:val="28"/>
          <w:cs/>
        </w:rPr>
        <w:t>ได้แก่</w:t>
      </w:r>
      <w:r w:rsidR="00BF3FA9" w:rsidRPr="00BF3FA9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BF3FA9" w:rsidRPr="00BF3FA9">
        <w:rPr>
          <w:rFonts w:ascii="TH Sarabun New" w:hAnsi="TH Sarabun New" w:cs="TH Sarabun New" w:hint="cs"/>
          <w:color w:val="000000"/>
          <w:sz w:val="28"/>
          <w:szCs w:val="28"/>
          <w:cs/>
        </w:rPr>
        <w:t>หอสมุดมหาวิทยาลัยแม่โจ้</w:t>
      </w:r>
      <w:r w:rsidR="00BF3FA9" w:rsidRPr="00BF3FA9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BF3FA9" w:rsidRPr="00BF3FA9">
        <w:rPr>
          <w:rFonts w:ascii="TH Sarabun New" w:hAnsi="TH Sarabun New" w:cs="TH Sarabun New" w:hint="cs"/>
          <w:color w:val="000000"/>
          <w:sz w:val="28"/>
          <w:szCs w:val="28"/>
          <w:cs/>
        </w:rPr>
        <w:t>รวมทั้งการหาข้อมูลทางอินเตอร์เน็ต</w:t>
      </w:r>
    </w:p>
    <w:p w14:paraId="1629B393" w14:textId="77777777" w:rsidR="00DB6241" w:rsidRPr="00DB6241" w:rsidRDefault="00DB6241" w:rsidP="00DB6241">
      <w:pPr>
        <w:tabs>
          <w:tab w:val="left" w:pos="1260"/>
        </w:tabs>
        <w:ind w:firstLine="540"/>
        <w:rPr>
          <w:rFonts w:ascii="TH Sarabun New" w:hAnsi="TH Sarabun New" w:cs="TH Sarabun New"/>
          <w:color w:val="000000"/>
          <w:sz w:val="28"/>
          <w:szCs w:val="28"/>
        </w:rPr>
      </w:pPr>
      <w:r>
        <w:rPr>
          <w:rFonts w:ascii="TH Sarabun New" w:hAnsi="TH Sarabun New" w:cs="DokChampa"/>
          <w:color w:val="000000"/>
          <w:sz w:val="28"/>
          <w:szCs w:val="28"/>
          <w:lang w:bidi="lo-LA"/>
        </w:rPr>
        <w:t xml:space="preserve">5. </w:t>
      </w:r>
      <w:r w:rsidRPr="00DB6241">
        <w:rPr>
          <w:rFonts w:ascii="TH Sarabun New" w:hAnsi="TH Sarabun New" w:cs="TH Sarabun New" w:hint="cs"/>
          <w:color w:val="000000"/>
          <w:sz w:val="28"/>
          <w:szCs w:val="28"/>
          <w:cs/>
        </w:rPr>
        <w:t>การวิเคราะห์ข้อมูล</w:t>
      </w:r>
      <w:r w:rsidRPr="00DB6241">
        <w:rPr>
          <w:rFonts w:ascii="TH Sarabun New" w:hAnsi="TH Sarabun New" w:cs="TH Sarabun New"/>
          <w:color w:val="000000"/>
          <w:sz w:val="28"/>
          <w:szCs w:val="28"/>
          <w:cs/>
        </w:rPr>
        <w:t xml:space="preserve">  </w:t>
      </w:r>
    </w:p>
    <w:p w14:paraId="5A94AEB0" w14:textId="5D59B6A7" w:rsidR="005229F6" w:rsidRDefault="00454E44" w:rsidP="00F04675">
      <w:pPr>
        <w:tabs>
          <w:tab w:val="left" w:pos="1260"/>
        </w:tabs>
        <w:ind w:firstLine="709"/>
        <w:rPr>
          <w:rFonts w:ascii="TH Sarabun New" w:hAnsi="TH Sarabun New" w:cs="TH Sarabun New" w:hint="cs"/>
          <w:color w:val="000000"/>
          <w:sz w:val="28"/>
          <w:szCs w:val="28"/>
        </w:rPr>
      </w:pPr>
      <w:r>
        <w:rPr>
          <w:rFonts w:ascii="TH Sarabun New" w:hAnsi="TH Sarabun New" w:cs="TH Sarabun New" w:hint="cs"/>
          <w:color w:val="000000"/>
          <w:sz w:val="28"/>
          <w:szCs w:val="28"/>
          <w:cs/>
        </w:rPr>
        <w:lastRenderedPageBreak/>
        <w:t xml:space="preserve"> </w:t>
      </w:r>
      <w:r w:rsidR="00DB6241" w:rsidRPr="00DB6241">
        <w:rPr>
          <w:rFonts w:ascii="TH Sarabun New" w:hAnsi="TH Sarabun New" w:cs="TH Sarabun New" w:hint="cs"/>
          <w:color w:val="000000"/>
          <w:sz w:val="28"/>
          <w:szCs w:val="28"/>
          <w:cs/>
        </w:rPr>
        <w:t>ผู้วิจัยเลือกใช้สถิติเชิงพรรณนา</w:t>
      </w:r>
      <w:r w:rsidR="00DB6241" w:rsidRPr="00DB6241">
        <w:rPr>
          <w:rFonts w:ascii="TH Sarabun New" w:hAnsi="TH Sarabun New" w:cs="TH Sarabun New"/>
          <w:color w:val="000000"/>
          <w:sz w:val="28"/>
          <w:szCs w:val="28"/>
          <w:cs/>
        </w:rPr>
        <w:t xml:space="preserve"> (</w:t>
      </w:r>
      <w:r w:rsidR="00DB6241" w:rsidRPr="00DB6241">
        <w:rPr>
          <w:rFonts w:ascii="TH Sarabun New" w:hAnsi="TH Sarabun New" w:cs="TH Sarabun New"/>
          <w:color w:val="000000"/>
          <w:sz w:val="28"/>
          <w:szCs w:val="28"/>
        </w:rPr>
        <w:t xml:space="preserve">descriptive statistics) </w:t>
      </w:r>
      <w:r w:rsidR="00DB6241" w:rsidRPr="00DB6241">
        <w:rPr>
          <w:rFonts w:ascii="TH Sarabun New" w:hAnsi="TH Sarabun New" w:cs="TH Sarabun New" w:hint="cs"/>
          <w:color w:val="000000"/>
          <w:sz w:val="28"/>
          <w:szCs w:val="28"/>
          <w:cs/>
        </w:rPr>
        <w:t>ได้แก่</w:t>
      </w:r>
      <w:r w:rsidR="00DB6241" w:rsidRPr="00DB6241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DB6241" w:rsidRPr="00DB6241">
        <w:rPr>
          <w:rFonts w:ascii="TH Sarabun New" w:hAnsi="TH Sarabun New" w:cs="TH Sarabun New" w:hint="cs"/>
          <w:color w:val="000000"/>
          <w:sz w:val="28"/>
          <w:szCs w:val="28"/>
          <w:cs/>
        </w:rPr>
        <w:t>ค่าเฉลี่ย</w:t>
      </w:r>
      <w:r w:rsidR="00DB6241" w:rsidRPr="00DB6241">
        <w:rPr>
          <w:rFonts w:ascii="TH Sarabun New" w:hAnsi="TH Sarabun New" w:cs="TH Sarabun New"/>
          <w:color w:val="000000"/>
          <w:sz w:val="28"/>
          <w:szCs w:val="28"/>
          <w:cs/>
        </w:rPr>
        <w:t xml:space="preserve"> (</w:t>
      </w:r>
      <w:r w:rsidR="00DB6241" w:rsidRPr="00DB6241">
        <w:rPr>
          <w:rFonts w:ascii="TH Sarabun New" w:hAnsi="TH Sarabun New" w:cs="TH Sarabun New"/>
          <w:color w:val="000000"/>
          <w:sz w:val="28"/>
          <w:szCs w:val="28"/>
        </w:rPr>
        <w:t xml:space="preserve">mean) </w:t>
      </w:r>
      <w:r w:rsidR="00DB6241" w:rsidRPr="00DB6241">
        <w:rPr>
          <w:rFonts w:ascii="TH Sarabun New" w:hAnsi="TH Sarabun New" w:cs="TH Sarabun New" w:hint="cs"/>
          <w:color w:val="000000"/>
          <w:sz w:val="28"/>
          <w:szCs w:val="28"/>
          <w:cs/>
        </w:rPr>
        <w:t>และส่วนเบี่ยงเบนมาตรฐาน</w:t>
      </w:r>
      <w:r w:rsidR="00DB6241" w:rsidRPr="00DB6241">
        <w:rPr>
          <w:rFonts w:ascii="TH Sarabun New" w:hAnsi="TH Sarabun New" w:cs="TH Sarabun New"/>
          <w:color w:val="000000"/>
          <w:sz w:val="28"/>
          <w:szCs w:val="28"/>
          <w:cs/>
        </w:rPr>
        <w:t xml:space="preserve"> (</w:t>
      </w:r>
      <w:r w:rsidR="00DB6241" w:rsidRPr="00DB6241">
        <w:rPr>
          <w:rFonts w:ascii="TH Sarabun New" w:hAnsi="TH Sarabun New" w:cs="TH Sarabun New"/>
          <w:color w:val="000000"/>
          <w:sz w:val="28"/>
          <w:szCs w:val="28"/>
        </w:rPr>
        <w:t xml:space="preserve">standard deviation) </w:t>
      </w:r>
      <w:r w:rsidR="00DB6241" w:rsidRPr="00DB6241">
        <w:rPr>
          <w:rFonts w:ascii="TH Sarabun New" w:hAnsi="TH Sarabun New" w:cs="TH Sarabun New" w:hint="cs"/>
          <w:color w:val="000000"/>
          <w:sz w:val="28"/>
          <w:szCs w:val="28"/>
          <w:cs/>
        </w:rPr>
        <w:t>เพื่อวิเคราะห์ข้อมูลร่วมกับการนำเสนอผลการวิจัยในรูปแบบการบรรยายผลและสรุปประเด็น</w:t>
      </w:r>
    </w:p>
    <w:p w14:paraId="14FE6A89" w14:textId="77777777" w:rsidR="005229F6" w:rsidRPr="00BF3FA9" w:rsidRDefault="005229F6" w:rsidP="00F04675">
      <w:pPr>
        <w:tabs>
          <w:tab w:val="left" w:pos="1260"/>
        </w:tabs>
        <w:rPr>
          <w:rFonts w:ascii="TH Sarabun New" w:hAnsi="TH Sarabun New" w:cs="TH Sarabun New" w:hint="cs"/>
          <w:color w:val="000000"/>
          <w:sz w:val="28"/>
          <w:szCs w:val="28"/>
        </w:rPr>
      </w:pPr>
    </w:p>
    <w:p w14:paraId="7F49C004" w14:textId="77777777" w:rsidR="00BC1B26" w:rsidRPr="007F231E" w:rsidRDefault="002065F5" w:rsidP="00530031">
      <w:pPr>
        <w:tabs>
          <w:tab w:val="left" w:pos="709"/>
        </w:tabs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  <w:r w:rsidRPr="007F231E">
        <w:rPr>
          <w:rFonts w:ascii="TH Sarabun New" w:hAnsi="TH Sarabun New" w:cs="TH Sarabun New"/>
          <w:b/>
          <w:bCs/>
          <w:color w:val="000000"/>
          <w:sz w:val="30"/>
          <w:szCs w:val="30"/>
          <w:cs/>
        </w:rPr>
        <w:t>ผลการวิจัย</w:t>
      </w:r>
    </w:p>
    <w:p w14:paraId="4B5846C6" w14:textId="77777777" w:rsidR="00C665F6" w:rsidRPr="007F231E" w:rsidRDefault="00C665F6" w:rsidP="00C665F6">
      <w:pPr>
        <w:ind w:left="900" w:hanging="900"/>
        <w:jc w:val="thaiDistribute"/>
        <w:rPr>
          <w:rFonts w:ascii="TH Sarabun New" w:eastAsia="Calibri" w:hAnsi="TH Sarabun New" w:cs="TH Sarabun New"/>
          <w:b/>
          <w:bCs/>
          <w:color w:val="000000"/>
          <w:spacing w:val="-4"/>
          <w:sz w:val="28"/>
          <w:szCs w:val="28"/>
        </w:rPr>
      </w:pPr>
      <w:r w:rsidRPr="007F231E">
        <w:rPr>
          <w:rFonts w:ascii="TH Sarabun New" w:eastAsia="Calibri" w:hAnsi="TH Sarabun New" w:cs="TH Sarabun New"/>
          <w:b/>
          <w:bCs/>
          <w:color w:val="000000"/>
          <w:spacing w:val="-4"/>
          <w:sz w:val="28"/>
          <w:szCs w:val="28"/>
          <w:cs/>
        </w:rPr>
        <w:t xml:space="preserve">ตารางที่ </w:t>
      </w:r>
      <w:r w:rsidRPr="007F231E">
        <w:rPr>
          <w:rFonts w:ascii="TH Sarabun New" w:eastAsia="Calibri" w:hAnsi="TH Sarabun New" w:cs="TH Sarabun New"/>
          <w:b/>
          <w:bCs/>
          <w:color w:val="000000"/>
          <w:spacing w:val="-4"/>
          <w:sz w:val="28"/>
          <w:szCs w:val="28"/>
          <w:lang w:bidi="lo-LA"/>
        </w:rPr>
        <w:t>1</w:t>
      </w:r>
      <w:r w:rsidRPr="007F231E">
        <w:rPr>
          <w:rFonts w:ascii="TH Sarabun New" w:eastAsia="Calibri" w:hAnsi="TH Sarabun New" w:cs="TH Sarabun New"/>
          <w:b/>
          <w:bCs/>
          <w:color w:val="000000"/>
          <w:sz w:val="28"/>
          <w:szCs w:val="28"/>
          <w:cs/>
          <w:lang w:val="th-TH"/>
        </w:rPr>
        <w:t xml:space="preserve"> แสดงผลข้อมูล</w:t>
      </w:r>
      <w:r w:rsidRPr="007F231E">
        <w:rPr>
          <w:rFonts w:ascii="TH Sarabun New" w:eastAsia="Calibri" w:hAnsi="TH Sarabun New" w:cs="TH Sarabun New"/>
          <w:b/>
          <w:bCs/>
          <w:color w:val="000000"/>
          <w:sz w:val="28"/>
          <w:szCs w:val="28"/>
          <w:cs/>
        </w:rPr>
        <w:t xml:space="preserve"> </w:t>
      </w:r>
      <w:r w:rsidRPr="007F231E">
        <w:rPr>
          <w:rFonts w:ascii="TH Sarabun New" w:eastAsia="Calibri" w:hAnsi="TH Sarabun New" w:cs="TH Sarabun New"/>
          <w:b/>
          <w:bCs/>
          <w:color w:val="000000"/>
          <w:sz w:val="28"/>
          <w:szCs w:val="28"/>
          <w:cs/>
          <w:lang w:val="th-TH"/>
        </w:rPr>
        <w:t>ค่าเฉลี่ย ส่วนเบี่ยงเบนมาตรฐาน</w:t>
      </w:r>
      <w:r w:rsidRPr="007F231E">
        <w:rPr>
          <w:rFonts w:ascii="TH Sarabun New" w:eastAsia="Calibri" w:hAnsi="TH Sarabun New" w:cs="TH Sarabun New"/>
          <w:b/>
          <w:bCs/>
          <w:color w:val="000000"/>
          <w:sz w:val="28"/>
          <w:szCs w:val="28"/>
          <w:cs/>
        </w:rPr>
        <w:t xml:space="preserve"> </w:t>
      </w:r>
      <w:r w:rsidRPr="007F231E">
        <w:rPr>
          <w:rFonts w:ascii="TH Sarabun New" w:eastAsia="Calibri" w:hAnsi="TH Sarabun New" w:cs="TH Sarabun New"/>
          <w:b/>
          <w:bCs/>
          <w:color w:val="000000"/>
          <w:sz w:val="28"/>
          <w:szCs w:val="28"/>
          <w:cs/>
          <w:lang w:val="th-TH"/>
        </w:rPr>
        <w:t>และระดับ</w:t>
      </w:r>
      <w:r w:rsidRPr="007F231E">
        <w:rPr>
          <w:rFonts w:ascii="TH Sarabun New" w:eastAsia="Times New Roman" w:hAnsi="TH Sarabun New" w:cs="TH Sarabun New"/>
          <w:b/>
          <w:bCs/>
          <w:color w:val="000000"/>
          <w:sz w:val="28"/>
          <w:szCs w:val="28"/>
          <w:cs/>
        </w:rPr>
        <w:t xml:space="preserve">ศักยภาพแหล่งท่องเที่ยวเชิงวัฒนธรรม </w:t>
      </w:r>
      <w:r w:rsidRPr="007F231E">
        <w:rPr>
          <w:rFonts w:ascii="TH Sarabun New" w:eastAsia="Calibri" w:hAnsi="TH Sarabun New" w:cs="TH Sarabun New"/>
          <w:b/>
          <w:bCs/>
          <w:color w:val="000000"/>
          <w:spacing w:val="-4"/>
          <w:sz w:val="28"/>
          <w:szCs w:val="28"/>
          <w:cs/>
        </w:rPr>
        <w:t xml:space="preserve">วัดหนองลำจันท์ </w:t>
      </w:r>
    </w:p>
    <w:tbl>
      <w:tblPr>
        <w:tblW w:w="9771" w:type="dxa"/>
        <w:tblLook w:val="04A0" w:firstRow="1" w:lastRow="0" w:firstColumn="1" w:lastColumn="0" w:noHBand="0" w:noVBand="1"/>
      </w:tblPr>
      <w:tblGrid>
        <w:gridCol w:w="108"/>
        <w:gridCol w:w="6132"/>
        <w:gridCol w:w="150"/>
        <w:gridCol w:w="116"/>
        <w:gridCol w:w="591"/>
        <w:gridCol w:w="146"/>
        <w:gridCol w:w="116"/>
        <w:gridCol w:w="628"/>
        <w:gridCol w:w="105"/>
        <w:gridCol w:w="116"/>
        <w:gridCol w:w="1311"/>
        <w:gridCol w:w="136"/>
        <w:gridCol w:w="116"/>
      </w:tblGrid>
      <w:tr w:rsidR="00A12170" w:rsidRPr="007F231E" w14:paraId="5A25507B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49FF45F" w14:textId="77777777" w:rsidR="00C665F6" w:rsidRPr="007F231E" w:rsidRDefault="00C665F6" w:rsidP="007B3CA4">
            <w:pPr>
              <w:jc w:val="thaiDistribute"/>
              <w:rPr>
                <w:rFonts w:ascii="TH Sarabun New" w:eastAsia="Times New Roman" w:hAnsi="TH Sarabun New" w:cs="TH Sarabun New"/>
                <w:b/>
                <w:bCs/>
                <w:color w:val="000000"/>
                <w:sz w:val="28"/>
                <w:szCs w:val="28"/>
              </w:rPr>
            </w:pPr>
            <w:r w:rsidRPr="007F231E">
              <w:rPr>
                <w:rFonts w:ascii="TH Sarabun New" w:eastAsia="Times New Roman" w:hAnsi="TH Sarabun New" w:cs="TH Sarabun New"/>
                <w:b/>
                <w:bCs/>
                <w:color w:val="000000"/>
                <w:sz w:val="28"/>
                <w:szCs w:val="28"/>
                <w:cs/>
              </w:rPr>
              <w:t>ศักยภาพแหล่งท่องเที่ยวเชิงวัฒนธรรมวัดหนองลำจันท์</w:t>
            </w:r>
          </w:p>
        </w:tc>
        <w:tc>
          <w:tcPr>
            <w:tcW w:w="853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76E9D34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b/>
                <w:bCs/>
                <w:color w:val="000000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</w:rPr>
              <w:sym w:font="Symbol" w:char="F06D"/>
            </w:r>
          </w:p>
        </w:tc>
        <w:tc>
          <w:tcPr>
            <w:tcW w:w="849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991B2AD" w14:textId="77777777" w:rsidR="00C665F6" w:rsidRPr="007F231E" w:rsidRDefault="00C665F6" w:rsidP="007B3CA4">
            <w:pPr>
              <w:pStyle w:val="ListParagraph"/>
              <w:spacing w:after="0" w:line="240" w:lineRule="auto"/>
              <w:ind w:left="0"/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cs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lang w:bidi="lo-LA"/>
              </w:rPr>
              <w:sym w:font="Symbol" w:char="F073"/>
            </w:r>
          </w:p>
        </w:tc>
        <w:tc>
          <w:tcPr>
            <w:tcW w:w="1563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5806811" w14:textId="77777777" w:rsidR="00C665F6" w:rsidRPr="007F231E" w:rsidRDefault="00C665F6" w:rsidP="007B3CA4">
            <w:pPr>
              <w:ind w:right="-104"/>
              <w:jc w:val="center"/>
              <w:rPr>
                <w:rFonts w:ascii="TH Sarabun New" w:eastAsia="Calibri" w:hAnsi="TH Sarabun New" w:cs="TH Sarabun New"/>
                <w:b/>
                <w:bCs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cs/>
              </w:rPr>
              <w:t>ระดับความคิดเห็น</w:t>
            </w:r>
          </w:p>
        </w:tc>
      </w:tr>
      <w:tr w:rsidR="00A12170" w:rsidRPr="007F231E" w14:paraId="08AB8F0B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648D65B5" w14:textId="77777777" w:rsidR="00C665F6" w:rsidRPr="007F231E" w:rsidRDefault="00C665F6" w:rsidP="007B3CA4">
            <w:pPr>
              <w:pStyle w:val="ListParagraph"/>
              <w:numPr>
                <w:ilvl w:val="0"/>
                <w:numId w:val="33"/>
              </w:numPr>
              <w:tabs>
                <w:tab w:val="left" w:pos="325"/>
                <w:tab w:val="left" w:pos="492"/>
              </w:tabs>
              <w:spacing w:after="0" w:line="240" w:lineRule="auto"/>
              <w:ind w:hanging="890"/>
              <w:jc w:val="thaiDistribute"/>
              <w:rPr>
                <w:rFonts w:ascii="TH Sarabun New" w:hAnsi="TH Sarabun New" w:cs="TH Sarabun New"/>
                <w:b/>
                <w:bCs/>
                <w:color w:val="000000"/>
                <w:sz w:val="28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cs/>
              </w:rPr>
              <w:t>สิ่งดึงดูดใจด้านการท่องเที่ยว</w:t>
            </w:r>
          </w:p>
        </w:tc>
        <w:tc>
          <w:tcPr>
            <w:tcW w:w="853" w:type="dxa"/>
            <w:gridSpan w:val="3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1F83C798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  <w:t>3.63</w:t>
            </w:r>
          </w:p>
        </w:tc>
        <w:tc>
          <w:tcPr>
            <w:tcW w:w="849" w:type="dxa"/>
            <w:gridSpan w:val="3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1D8CC8D8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  <w:t>0.86</w:t>
            </w:r>
          </w:p>
        </w:tc>
        <w:tc>
          <w:tcPr>
            <w:tcW w:w="1563" w:type="dxa"/>
            <w:gridSpan w:val="3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3D01C9E8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6310B1C7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389B5098" w14:textId="77777777" w:rsidR="00C665F6" w:rsidRPr="007F231E" w:rsidRDefault="00C665F6" w:rsidP="007B3CA4">
            <w:pPr>
              <w:pStyle w:val="ListParagraph"/>
              <w:spacing w:after="0" w:line="240" w:lineRule="auto"/>
              <w:ind w:left="370"/>
              <w:jc w:val="thaiDistribute"/>
              <w:rPr>
                <w:rFonts w:ascii="TH Sarabun New" w:hAnsi="TH Sarabun New" w:cs="TH Sarabun New"/>
                <w:color w:val="000000"/>
                <w:sz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 xml:space="preserve">1.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ความเป็นมาและการสืบสานวัฒนธรรมประเพณี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396FA884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  <w:t>4.64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0BA0ACDE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  <w:t>0.48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2E147D1E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มากที่สุด</w:t>
            </w:r>
          </w:p>
        </w:tc>
      </w:tr>
      <w:tr w:rsidR="00A12170" w:rsidRPr="007F231E" w14:paraId="508951C7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1280FCE2" w14:textId="77777777" w:rsidR="00C665F6" w:rsidRPr="007F231E" w:rsidRDefault="00C665F6" w:rsidP="007B3CA4">
            <w:pPr>
              <w:tabs>
                <w:tab w:val="left" w:pos="360"/>
              </w:tabs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     2.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ความผูกพันต่อวิถีชีวีตของคนในชุมชนท้องถิ่น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7972188E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  <w:t>4.22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2924F11B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  <w:t>0.65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0942537B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มากที่สุด</w:t>
            </w:r>
          </w:p>
        </w:tc>
      </w:tr>
      <w:tr w:rsidR="00A12170" w:rsidRPr="007F231E" w14:paraId="66FCDA33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hideMark/>
          </w:tcPr>
          <w:p w14:paraId="3F130CB2" w14:textId="77777777" w:rsidR="00C665F6" w:rsidRPr="007F231E" w:rsidRDefault="00C665F6" w:rsidP="007B3CA4">
            <w:pPr>
              <w:pStyle w:val="ListParagraph"/>
              <w:tabs>
                <w:tab w:val="left" w:pos="360"/>
              </w:tabs>
              <w:spacing w:after="0" w:line="240" w:lineRule="auto"/>
              <w:ind w:left="340"/>
              <w:jc w:val="thaiDistribute"/>
              <w:rPr>
                <w:rFonts w:ascii="TH Sarabun New" w:hAnsi="TH Sarabun New" w:cs="TH Sarabun New"/>
                <w:color w:val="000000"/>
                <w:sz w:val="28"/>
                <w:cs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</w:rPr>
              <w:t>3.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 xml:space="preserve"> ความเชื่อ และพิธีกรรมทางศาสนาที่สำคัญ</w:t>
            </w:r>
          </w:p>
        </w:tc>
        <w:tc>
          <w:tcPr>
            <w:tcW w:w="853" w:type="dxa"/>
            <w:gridSpan w:val="3"/>
            <w:shd w:val="clear" w:color="auto" w:fill="auto"/>
            <w:hideMark/>
          </w:tcPr>
          <w:p w14:paraId="58DAD47E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4.19</w:t>
            </w:r>
          </w:p>
        </w:tc>
        <w:tc>
          <w:tcPr>
            <w:tcW w:w="849" w:type="dxa"/>
            <w:gridSpan w:val="3"/>
            <w:shd w:val="clear" w:color="auto" w:fill="auto"/>
            <w:hideMark/>
          </w:tcPr>
          <w:p w14:paraId="5E16B8B8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0.54</w:t>
            </w:r>
          </w:p>
        </w:tc>
        <w:tc>
          <w:tcPr>
            <w:tcW w:w="1563" w:type="dxa"/>
            <w:gridSpan w:val="3"/>
            <w:shd w:val="clear" w:color="auto" w:fill="auto"/>
            <w:hideMark/>
          </w:tcPr>
          <w:p w14:paraId="28B9479B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10CD335D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0D4BCF04" w14:textId="77777777" w:rsidR="00C665F6" w:rsidRPr="007F231E" w:rsidRDefault="00C665F6" w:rsidP="007B3CA4">
            <w:pPr>
              <w:pStyle w:val="ListParagraph"/>
              <w:tabs>
                <w:tab w:val="left" w:pos="360"/>
              </w:tabs>
              <w:spacing w:after="0" w:line="240" w:lineRule="auto"/>
              <w:ind w:left="340"/>
              <w:jc w:val="thaiDistribute"/>
              <w:rPr>
                <w:rFonts w:ascii="TH Sarabun New" w:hAnsi="TH Sarabun New" w:cs="TH Sarabun New"/>
                <w:color w:val="000000"/>
                <w:sz w:val="28"/>
                <w:cs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 xml:space="preserve">4.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ความงดงามทางศิลปะวัฒนธรรมประเพณี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305182ED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  <w:t>4.08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421899F6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  <w:t>0.57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44D7405E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2F7EF105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2B3828C4" w14:textId="77777777" w:rsidR="00C665F6" w:rsidRPr="007F231E" w:rsidRDefault="00C665F6" w:rsidP="007B3CA4">
            <w:pPr>
              <w:pStyle w:val="ListParagraph"/>
              <w:tabs>
                <w:tab w:val="left" w:pos="360"/>
              </w:tabs>
              <w:spacing w:after="0" w:line="240" w:lineRule="auto"/>
              <w:ind w:left="340"/>
              <w:jc w:val="thaiDistribute"/>
              <w:rPr>
                <w:rFonts w:ascii="TH Sarabun New" w:hAnsi="TH Sarabun New" w:cs="TH Sarabun New"/>
                <w:color w:val="000000"/>
                <w:sz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 xml:space="preserve">5.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ประวัติศาสตร์ความเป็นมางวัฒนธรรมประเพณีที่สืบค้นได้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2480A09A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  <w:t>4.01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759DECAA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  <w:t>0.48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468D22DA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4297C5E2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hideMark/>
          </w:tcPr>
          <w:p w14:paraId="33F10EE7" w14:textId="77777777" w:rsidR="00C665F6" w:rsidRPr="007F231E" w:rsidRDefault="00C665F6" w:rsidP="007B3CA4">
            <w:pPr>
              <w:tabs>
                <w:tab w:val="left" w:pos="360"/>
              </w:tabs>
              <w:ind w:left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6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  <w:t xml:space="preserve">.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ศิลปะ สถาปัตยกรรม สิ่งปลูกสร้างในอดีต</w:t>
            </w:r>
          </w:p>
        </w:tc>
        <w:tc>
          <w:tcPr>
            <w:tcW w:w="853" w:type="dxa"/>
            <w:gridSpan w:val="3"/>
            <w:shd w:val="clear" w:color="auto" w:fill="auto"/>
            <w:hideMark/>
          </w:tcPr>
          <w:p w14:paraId="41D595B3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3.35</w:t>
            </w:r>
          </w:p>
        </w:tc>
        <w:tc>
          <w:tcPr>
            <w:tcW w:w="849" w:type="dxa"/>
            <w:gridSpan w:val="3"/>
            <w:shd w:val="clear" w:color="auto" w:fill="auto"/>
            <w:hideMark/>
          </w:tcPr>
          <w:p w14:paraId="39DCCF71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0.79</w:t>
            </w:r>
          </w:p>
        </w:tc>
        <w:tc>
          <w:tcPr>
            <w:tcW w:w="1563" w:type="dxa"/>
            <w:gridSpan w:val="3"/>
            <w:shd w:val="clear" w:color="auto" w:fill="auto"/>
            <w:hideMark/>
          </w:tcPr>
          <w:p w14:paraId="670EEC9A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ปานกลาง</w:t>
            </w:r>
          </w:p>
        </w:tc>
      </w:tr>
      <w:tr w:rsidR="00A12170" w:rsidRPr="007F231E" w14:paraId="61DDC200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538F4531" w14:textId="77777777" w:rsidR="00C665F6" w:rsidRPr="007F231E" w:rsidRDefault="00C665F6" w:rsidP="007B3CA4">
            <w:pPr>
              <w:tabs>
                <w:tab w:val="left" w:pos="360"/>
              </w:tabs>
              <w:ind w:left="340"/>
              <w:jc w:val="thaiDistribute"/>
              <w:rPr>
                <w:rFonts w:ascii="TH Sarabun New" w:eastAsia="Calibri" w:hAnsi="TH Sarabun New" w:cs="TH Sarabun New"/>
                <w:b/>
                <w:bCs/>
                <w:color w:val="000000"/>
                <w:spacing w:val="-4"/>
                <w:sz w:val="28"/>
                <w:szCs w:val="28"/>
                <w:cs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7.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การสืบทอดภูมิปัญญา และองค์ความรู้ใน</w:t>
            </w: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</w:rPr>
              <w:t>ในท้องถิ่น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3A5E5DB1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cs/>
                <w:lang w:bidi="lo-LA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  <w:t>3.33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513D1090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  <w:t>0.54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2EB1462C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ปานกลาง</w:t>
            </w:r>
          </w:p>
        </w:tc>
      </w:tr>
      <w:tr w:rsidR="00A12170" w:rsidRPr="007F231E" w14:paraId="0D911A96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136866CD" w14:textId="77777777" w:rsidR="00C665F6" w:rsidRPr="007F231E" w:rsidRDefault="00C665F6" w:rsidP="007B3CA4">
            <w:pPr>
              <w:tabs>
                <w:tab w:val="left" w:pos="334"/>
              </w:tabs>
              <w:ind w:firstLine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8.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การโฆษณาประชาสัมพันธ์แหล่งท่องเที่ยว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273C700F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2.98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54A3C205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58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29571A1A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  <w:lang w:val="th-TH"/>
              </w:rPr>
              <w:t>ปานกลาง</w:t>
            </w:r>
          </w:p>
        </w:tc>
      </w:tr>
      <w:tr w:rsidR="00A12170" w:rsidRPr="007F231E" w14:paraId="648D00EF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12B59661" w14:textId="77777777" w:rsidR="00C665F6" w:rsidRPr="007F231E" w:rsidRDefault="00C665F6" w:rsidP="007B3CA4">
            <w:pPr>
              <w:tabs>
                <w:tab w:val="left" w:pos="250"/>
                <w:tab w:val="left" w:pos="350"/>
              </w:tabs>
              <w:ind w:firstLine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9.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ความหลากหลายของกิจกรรมท่องเที่ยว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5B56CF51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2.80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2C5C4C97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51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6BF3017D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  <w:lang w:val="th-TH"/>
              </w:rPr>
              <w:t>ปานกลาง</w:t>
            </w:r>
          </w:p>
        </w:tc>
      </w:tr>
      <w:tr w:rsidR="00A12170" w:rsidRPr="007F231E" w14:paraId="522B4B49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1069B9A7" w14:textId="77777777" w:rsidR="00C665F6" w:rsidRPr="007F231E" w:rsidRDefault="00C665F6" w:rsidP="007B3CA4">
            <w:pPr>
              <w:tabs>
                <w:tab w:val="left" w:pos="250"/>
                <w:tab w:val="left" w:pos="350"/>
              </w:tabs>
              <w:ind w:firstLine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10.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กิจกรรมท่องเที่ยวชนิดอื่นภายในแหล่งท่องเที่ยว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4303F391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2.73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09A3C87D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51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6B4F0979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  <w:lang w:val="th-TH"/>
              </w:rPr>
              <w:t>ปานกลาง</w:t>
            </w:r>
          </w:p>
        </w:tc>
      </w:tr>
      <w:tr w:rsidR="00A12170" w:rsidRPr="007F231E" w14:paraId="28351015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61F411C0" w14:textId="77777777" w:rsidR="00C665F6" w:rsidRPr="007F231E" w:rsidRDefault="00C665F6" w:rsidP="007B3CA4">
            <w:pPr>
              <w:pStyle w:val="ListParagraph"/>
              <w:numPr>
                <w:ilvl w:val="0"/>
                <w:numId w:val="33"/>
              </w:numPr>
              <w:spacing w:after="0" w:line="240" w:lineRule="auto"/>
              <w:ind w:left="340" w:hanging="180"/>
              <w:jc w:val="thaiDistribute"/>
              <w:rPr>
                <w:rFonts w:ascii="TH Sarabun New" w:hAnsi="TH Sarabun New" w:cs="TH Sarabun New"/>
                <w:b/>
                <w:bCs/>
                <w:color w:val="000000"/>
                <w:sz w:val="28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cs/>
              </w:rPr>
              <w:t>การบริหารจัดการด้านการท่องเที่ยว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6B59D19B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  <w:t>3.46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6FCB25DC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  <w:t>0.64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5F78612E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4373BEB9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16B6BE76" w14:textId="77777777" w:rsidR="00C665F6" w:rsidRPr="007F231E" w:rsidRDefault="00C665F6" w:rsidP="007B3CA4">
            <w:pPr>
              <w:tabs>
                <w:tab w:val="left" w:pos="170"/>
                <w:tab w:val="left" w:pos="340"/>
                <w:tab w:val="left" w:pos="830"/>
                <w:tab w:val="left" w:pos="990"/>
              </w:tabs>
              <w:ind w:firstLine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val="th-TH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1.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การพื้นฟูแหล่งท่องเที่ยว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7BB57D9F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cs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3.92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7CA124E9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52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4D11EB11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  <w:lang w:val="th-TH"/>
              </w:rPr>
              <w:t>มาก</w:t>
            </w:r>
          </w:p>
        </w:tc>
      </w:tr>
      <w:tr w:rsidR="00A12170" w:rsidRPr="007F231E" w14:paraId="7F625590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hideMark/>
          </w:tcPr>
          <w:p w14:paraId="4A6886FD" w14:textId="77777777" w:rsidR="00C665F6" w:rsidRPr="007F231E" w:rsidRDefault="00C665F6" w:rsidP="007B3CA4">
            <w:pPr>
              <w:tabs>
                <w:tab w:val="left" w:pos="170"/>
                <w:tab w:val="left" w:pos="340"/>
                <w:tab w:val="left" w:pos="830"/>
                <w:tab w:val="left" w:pos="990"/>
              </w:tabs>
              <w:ind w:firstLine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2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  <w:t>.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 xml:space="preserve"> ชุมชนมีแผนเพื่อบริหารจัดการแหล่งท่องเที่ยวเชิงวัฒนธรรม</w:t>
            </w:r>
          </w:p>
        </w:tc>
        <w:tc>
          <w:tcPr>
            <w:tcW w:w="853" w:type="dxa"/>
            <w:gridSpan w:val="3"/>
            <w:shd w:val="clear" w:color="auto" w:fill="auto"/>
            <w:hideMark/>
          </w:tcPr>
          <w:p w14:paraId="270F7233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3.73</w:t>
            </w:r>
          </w:p>
        </w:tc>
        <w:tc>
          <w:tcPr>
            <w:tcW w:w="849" w:type="dxa"/>
            <w:gridSpan w:val="3"/>
            <w:shd w:val="clear" w:color="auto" w:fill="auto"/>
            <w:hideMark/>
          </w:tcPr>
          <w:p w14:paraId="169CE3A6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0.51</w:t>
            </w:r>
          </w:p>
        </w:tc>
        <w:tc>
          <w:tcPr>
            <w:tcW w:w="1563" w:type="dxa"/>
            <w:gridSpan w:val="3"/>
            <w:shd w:val="clear" w:color="auto" w:fill="auto"/>
            <w:hideMark/>
          </w:tcPr>
          <w:p w14:paraId="1BD617F8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val="th-TH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563B6B0E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hideMark/>
          </w:tcPr>
          <w:p w14:paraId="7A7978A9" w14:textId="77777777" w:rsidR="00C665F6" w:rsidRPr="007F231E" w:rsidRDefault="00C665F6" w:rsidP="007B3CA4">
            <w:pPr>
              <w:tabs>
                <w:tab w:val="left" w:pos="170"/>
                <w:tab w:val="left" w:pos="340"/>
                <w:tab w:val="left" w:pos="830"/>
                <w:tab w:val="left" w:pos="990"/>
              </w:tabs>
              <w:ind w:firstLine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  <w:lang w:bidi="lo-LA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3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  <w:t>.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 xml:space="preserve"> มอบหมายบุคลากรเพื่อทำหน้าที่หรือปฏิบัติตามแผน</w:t>
            </w:r>
          </w:p>
        </w:tc>
        <w:tc>
          <w:tcPr>
            <w:tcW w:w="853" w:type="dxa"/>
            <w:gridSpan w:val="3"/>
            <w:shd w:val="clear" w:color="auto" w:fill="auto"/>
            <w:hideMark/>
          </w:tcPr>
          <w:p w14:paraId="2116D545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3.70</w:t>
            </w:r>
          </w:p>
        </w:tc>
        <w:tc>
          <w:tcPr>
            <w:tcW w:w="849" w:type="dxa"/>
            <w:gridSpan w:val="3"/>
            <w:shd w:val="clear" w:color="auto" w:fill="auto"/>
            <w:hideMark/>
          </w:tcPr>
          <w:p w14:paraId="040084DF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0.62</w:t>
            </w:r>
          </w:p>
        </w:tc>
        <w:tc>
          <w:tcPr>
            <w:tcW w:w="1563" w:type="dxa"/>
            <w:gridSpan w:val="3"/>
            <w:shd w:val="clear" w:color="auto" w:fill="auto"/>
            <w:hideMark/>
          </w:tcPr>
          <w:p w14:paraId="22F61975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val="th-TH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725B34D0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hideMark/>
          </w:tcPr>
          <w:p w14:paraId="4086D1DA" w14:textId="77777777" w:rsidR="00C665F6" w:rsidRPr="007F231E" w:rsidRDefault="00C665F6" w:rsidP="007B3CA4">
            <w:pPr>
              <w:tabs>
                <w:tab w:val="left" w:pos="170"/>
                <w:tab w:val="left" w:pos="340"/>
                <w:tab w:val="left" w:pos="830"/>
                <w:tab w:val="left" w:pos="990"/>
              </w:tabs>
              <w:ind w:firstLine="340"/>
              <w:jc w:val="thaiDistribute"/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  <w:t xml:space="preserve">4.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คนในชุมชนมีส่วนร่วมในการบริหารจัดการแหล่งท่องเที่ยว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0F2D62E7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3.64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5B37EF10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0.51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0BDB2D08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57F71120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30061682" w14:textId="77777777" w:rsidR="00C665F6" w:rsidRPr="007F231E" w:rsidRDefault="00C665F6" w:rsidP="007B3CA4">
            <w:pPr>
              <w:tabs>
                <w:tab w:val="left" w:pos="170"/>
                <w:tab w:val="left" w:pos="340"/>
                <w:tab w:val="left" w:pos="830"/>
                <w:tab w:val="left" w:pos="990"/>
              </w:tabs>
              <w:ind w:firstLine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  <w:lang w:val="th-TH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5.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การใช้ประโยชน์พื้นที่อย่างเหมาะสม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749A584F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cs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3.59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603ABBCB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56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48434691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  <w:lang w:val="th-TH"/>
              </w:rPr>
              <w:t>มาก</w:t>
            </w:r>
          </w:p>
        </w:tc>
      </w:tr>
      <w:tr w:rsidR="00A12170" w:rsidRPr="007F231E" w14:paraId="127F2FF8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3C58DA68" w14:textId="77777777" w:rsidR="00C665F6" w:rsidRPr="007F231E" w:rsidRDefault="00C665F6" w:rsidP="007B3CA4">
            <w:pPr>
              <w:tabs>
                <w:tab w:val="left" w:pos="170"/>
                <w:tab w:val="left" w:pos="340"/>
                <w:tab w:val="left" w:pos="830"/>
                <w:tab w:val="left" w:pos="990"/>
              </w:tabs>
              <w:ind w:firstLine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val="th-TH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6.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การปรับปรุงภูมิทัศของแหล่งท่องเที่ยว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37BFA332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cs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3.50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4DE47FB8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65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5204856B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  <w:lang w:val="th-TH"/>
              </w:rPr>
              <w:t>มาก</w:t>
            </w:r>
          </w:p>
        </w:tc>
      </w:tr>
      <w:tr w:rsidR="00A12170" w:rsidRPr="007F231E" w14:paraId="1ED36B2D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hideMark/>
          </w:tcPr>
          <w:p w14:paraId="345FE542" w14:textId="77777777" w:rsidR="00C665F6" w:rsidRPr="007F231E" w:rsidRDefault="00C665F6" w:rsidP="007B3CA4">
            <w:pPr>
              <w:tabs>
                <w:tab w:val="left" w:pos="170"/>
                <w:tab w:val="left" w:pos="340"/>
                <w:tab w:val="left" w:pos="830"/>
                <w:tab w:val="left" w:pos="990"/>
              </w:tabs>
              <w:ind w:firstLine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7.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 xml:space="preserve"> บุคลากรมีความรู้ความเข้าใจในการจัดการแหล่งท่องเที่ยว</w:t>
            </w:r>
          </w:p>
        </w:tc>
        <w:tc>
          <w:tcPr>
            <w:tcW w:w="853" w:type="dxa"/>
            <w:gridSpan w:val="3"/>
            <w:shd w:val="clear" w:color="auto" w:fill="auto"/>
            <w:hideMark/>
          </w:tcPr>
          <w:p w14:paraId="5DEAD63D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3.36</w:t>
            </w:r>
          </w:p>
        </w:tc>
        <w:tc>
          <w:tcPr>
            <w:tcW w:w="849" w:type="dxa"/>
            <w:gridSpan w:val="3"/>
            <w:shd w:val="clear" w:color="auto" w:fill="auto"/>
            <w:hideMark/>
          </w:tcPr>
          <w:p w14:paraId="1529C405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0.64</w:t>
            </w:r>
          </w:p>
        </w:tc>
        <w:tc>
          <w:tcPr>
            <w:tcW w:w="1563" w:type="dxa"/>
            <w:gridSpan w:val="3"/>
            <w:shd w:val="clear" w:color="auto" w:fill="auto"/>
            <w:hideMark/>
          </w:tcPr>
          <w:p w14:paraId="7E51AFD5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val="th-TH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ปานกลาง</w:t>
            </w:r>
          </w:p>
        </w:tc>
      </w:tr>
      <w:tr w:rsidR="00A12170" w:rsidRPr="007F231E" w14:paraId="56F0C00C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hideMark/>
          </w:tcPr>
          <w:p w14:paraId="2FC36D4C" w14:textId="77777777" w:rsidR="00C665F6" w:rsidRPr="007F231E" w:rsidRDefault="00C665F6" w:rsidP="007B3CA4">
            <w:pPr>
              <w:tabs>
                <w:tab w:val="left" w:pos="170"/>
                <w:tab w:val="left" w:pos="340"/>
                <w:tab w:val="left" w:pos="830"/>
                <w:tab w:val="left" w:pos="990"/>
              </w:tabs>
              <w:ind w:firstLine="340"/>
              <w:jc w:val="thaiDistribute"/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8.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 xml:space="preserve"> การกำกับติดตามตรวจสอบประเมินผลในแหล่งท่องเที่ยว</w:t>
            </w:r>
          </w:p>
        </w:tc>
        <w:tc>
          <w:tcPr>
            <w:tcW w:w="853" w:type="dxa"/>
            <w:gridSpan w:val="3"/>
            <w:shd w:val="clear" w:color="auto" w:fill="auto"/>
            <w:hideMark/>
          </w:tcPr>
          <w:p w14:paraId="7744CF2D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3.26</w:t>
            </w:r>
          </w:p>
        </w:tc>
        <w:tc>
          <w:tcPr>
            <w:tcW w:w="849" w:type="dxa"/>
            <w:gridSpan w:val="3"/>
            <w:shd w:val="clear" w:color="auto" w:fill="auto"/>
            <w:hideMark/>
          </w:tcPr>
          <w:p w14:paraId="25CCF7FF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0.55</w:t>
            </w:r>
          </w:p>
        </w:tc>
        <w:tc>
          <w:tcPr>
            <w:tcW w:w="1563" w:type="dxa"/>
            <w:gridSpan w:val="3"/>
            <w:shd w:val="clear" w:color="auto" w:fill="auto"/>
            <w:hideMark/>
          </w:tcPr>
          <w:p w14:paraId="4352B4D9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ปานกลาง</w:t>
            </w:r>
          </w:p>
        </w:tc>
      </w:tr>
      <w:tr w:rsidR="00A12170" w:rsidRPr="007F231E" w14:paraId="1CB02C4C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6D0476AE" w14:textId="77777777" w:rsidR="00C665F6" w:rsidRPr="007F231E" w:rsidRDefault="00C665F6" w:rsidP="00A12170">
            <w:pPr>
              <w:tabs>
                <w:tab w:val="left" w:pos="170"/>
                <w:tab w:val="left" w:pos="340"/>
                <w:tab w:val="left" w:pos="830"/>
                <w:tab w:val="left" w:pos="990"/>
              </w:tabs>
              <w:ind w:left="604" w:hanging="604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  <w:lang w:val="th-TH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     9.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การจัดอบรมเจ้าหน้าที่ ผู้ประกอบการ และชุมชนเกี่ยวกับคุณค่าของแหล่งท่องเที่ยวและการอนุรักษ์เป็นระยะ ๆ ตามความเหมาะสม</w:t>
            </w:r>
          </w:p>
        </w:tc>
        <w:tc>
          <w:tcPr>
            <w:tcW w:w="853" w:type="dxa"/>
            <w:gridSpan w:val="3"/>
            <w:shd w:val="clear" w:color="auto" w:fill="auto"/>
            <w:hideMark/>
          </w:tcPr>
          <w:p w14:paraId="5F49E7BF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cs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3.14</w:t>
            </w:r>
          </w:p>
        </w:tc>
        <w:tc>
          <w:tcPr>
            <w:tcW w:w="849" w:type="dxa"/>
            <w:gridSpan w:val="3"/>
            <w:shd w:val="clear" w:color="auto" w:fill="auto"/>
            <w:hideMark/>
          </w:tcPr>
          <w:p w14:paraId="314C7204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51</w:t>
            </w:r>
          </w:p>
        </w:tc>
        <w:tc>
          <w:tcPr>
            <w:tcW w:w="1563" w:type="dxa"/>
            <w:gridSpan w:val="3"/>
            <w:shd w:val="clear" w:color="auto" w:fill="auto"/>
            <w:hideMark/>
          </w:tcPr>
          <w:p w14:paraId="5CBEBEF2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  <w:lang w:val="th-TH"/>
              </w:rPr>
              <w:t>ปานกลาง</w:t>
            </w:r>
          </w:p>
        </w:tc>
      </w:tr>
      <w:tr w:rsidR="00A12170" w:rsidRPr="007F231E" w14:paraId="526C55D5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2DA0260B" w14:textId="77777777" w:rsidR="00C665F6" w:rsidRPr="007F231E" w:rsidRDefault="00C665F6" w:rsidP="007B3CA4">
            <w:pPr>
              <w:tabs>
                <w:tab w:val="left" w:pos="170"/>
                <w:tab w:val="left" w:pos="340"/>
                <w:tab w:val="left" w:pos="830"/>
                <w:tab w:val="left" w:pos="990"/>
              </w:tabs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val="th-TH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    10.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การติดตาม และประเมินผลการเปลี่ยนแปงเนื่องจากการท่องเที่ยว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73E043F1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cs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2.75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7D9B6D7B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47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4EC40E7B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  <w:lang w:val="th-TH"/>
              </w:rPr>
              <w:t>ปานกลาง</w:t>
            </w:r>
          </w:p>
        </w:tc>
      </w:tr>
      <w:tr w:rsidR="00A12170" w:rsidRPr="007F231E" w14:paraId="37D78DEA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21259B5B" w14:textId="77777777" w:rsidR="00C665F6" w:rsidRPr="007F231E" w:rsidRDefault="00C665F6" w:rsidP="007B3CA4">
            <w:pPr>
              <w:pStyle w:val="ListParagraph"/>
              <w:numPr>
                <w:ilvl w:val="0"/>
                <w:numId w:val="33"/>
              </w:numPr>
              <w:spacing w:after="0" w:line="240" w:lineRule="auto"/>
              <w:ind w:left="340" w:hanging="90"/>
              <w:jc w:val="thaiDistribute"/>
              <w:rPr>
                <w:rFonts w:ascii="TH Sarabun New" w:hAnsi="TH Sarabun New" w:cs="TH Sarabun New"/>
                <w:b/>
                <w:bCs/>
                <w:color w:val="000000"/>
                <w:sz w:val="28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cs/>
              </w:rPr>
              <w:t>การรองรับด้านการท่องเที่ยว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3AC5B6C5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  <w:t>3.09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4E016CB2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  <w:t>0.82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27B3CD4B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cs/>
              </w:rPr>
              <w:t>ปานกลาง</w:t>
            </w:r>
          </w:p>
        </w:tc>
      </w:tr>
      <w:tr w:rsidR="00A12170" w:rsidRPr="007F231E" w14:paraId="2F1AED16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636C116A" w14:textId="77777777" w:rsidR="00C665F6" w:rsidRPr="007F231E" w:rsidRDefault="00C665F6" w:rsidP="007B3CA4">
            <w:pPr>
              <w:ind w:firstLine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1.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นโยบายส่งเสริมการท่องเที่ยวเชิงวัฒนธรรมของรัฐบาล สปป. ลาว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43E4ED51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lang w:bidi="lo-LA"/>
              </w:rPr>
              <w:t>4.21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40712626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0.67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4FD164F5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</w:rPr>
              <w:t>มากที่สุด</w:t>
            </w:r>
          </w:p>
        </w:tc>
      </w:tr>
      <w:tr w:rsidR="00A12170" w:rsidRPr="007F231E" w14:paraId="381130C2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370635EA" w14:textId="77777777" w:rsidR="00C665F6" w:rsidRPr="007F231E" w:rsidRDefault="00C665F6" w:rsidP="00A12170">
            <w:pPr>
              <w:ind w:left="604" w:hanging="264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2.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ภาครัฐเปิดโอกาสให้คนในชุมชนเข้ามามีส่วนร่วมในการบริหารจัดการแหล่งท่องเที่ยว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044F3272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lang w:bidi="lo-LA"/>
              </w:rPr>
              <w:t>3.70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6D4EEA1F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0.65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077895A3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1E9AB117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06885234" w14:textId="77777777" w:rsidR="00C665F6" w:rsidRPr="007F231E" w:rsidRDefault="00C665F6" w:rsidP="007B3CA4">
            <w:pPr>
              <w:ind w:firstLine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3.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รัฐออกกฎระเบียบข้อบังคับในการบริหารจัดการแหล่งท่องเที่ยว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36C6528F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3.56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7159FE3B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65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247B05D0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  <w:lang w:val="th-TH"/>
              </w:rPr>
              <w:t>มาก</w:t>
            </w:r>
          </w:p>
        </w:tc>
      </w:tr>
      <w:tr w:rsidR="00A12170" w:rsidRPr="007F231E" w14:paraId="723BEEF3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hideMark/>
          </w:tcPr>
          <w:p w14:paraId="2F887F7F" w14:textId="77777777" w:rsidR="00C665F6" w:rsidRPr="007F231E" w:rsidRDefault="00C665F6" w:rsidP="007B3CA4">
            <w:pPr>
              <w:ind w:firstLine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  <w:t xml:space="preserve">4.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เอกชนเข้ามามีส่วนร่วมสนับสนุนด้านการท่องเที่ยว</w:t>
            </w:r>
          </w:p>
        </w:tc>
        <w:tc>
          <w:tcPr>
            <w:tcW w:w="853" w:type="dxa"/>
            <w:gridSpan w:val="3"/>
            <w:shd w:val="clear" w:color="auto" w:fill="auto"/>
            <w:hideMark/>
          </w:tcPr>
          <w:p w14:paraId="228FF132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  <w:lang w:bidi="ar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3.49</w:t>
            </w:r>
          </w:p>
        </w:tc>
        <w:tc>
          <w:tcPr>
            <w:tcW w:w="849" w:type="dxa"/>
            <w:gridSpan w:val="3"/>
            <w:shd w:val="clear" w:color="auto" w:fill="auto"/>
            <w:hideMark/>
          </w:tcPr>
          <w:p w14:paraId="0724DEA3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0.63</w:t>
            </w:r>
          </w:p>
        </w:tc>
        <w:tc>
          <w:tcPr>
            <w:tcW w:w="1563" w:type="dxa"/>
            <w:gridSpan w:val="3"/>
            <w:shd w:val="clear" w:color="auto" w:fill="auto"/>
            <w:hideMark/>
          </w:tcPr>
          <w:p w14:paraId="2C7DD408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val="th-TH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15621279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004ADB64" w14:textId="77777777" w:rsidR="00C665F6" w:rsidRPr="007F231E" w:rsidRDefault="00C665F6" w:rsidP="007B3CA4">
            <w:pPr>
              <w:ind w:firstLine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5.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ความเพียงพอของสาธารณูปโภค ได้แก่ ไฟฟ้า น้ำประปา ห้องน้ำ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52CF2939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3.03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706D5BC1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0.65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2E65E07E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</w:rPr>
              <w:t>ปานกลาง</w:t>
            </w:r>
          </w:p>
        </w:tc>
      </w:tr>
      <w:tr w:rsidR="00A12170" w:rsidRPr="007F231E" w14:paraId="44B758CF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hideMark/>
          </w:tcPr>
          <w:p w14:paraId="6E6B777B" w14:textId="77777777" w:rsidR="00C665F6" w:rsidRPr="007F231E" w:rsidRDefault="00C665F6" w:rsidP="007B3CA4">
            <w:pPr>
              <w:ind w:firstLine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  <w:t xml:space="preserve">6.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รัฐได้ทำแคมเปญ เพื่อการท่องเที่ยว</w:t>
            </w:r>
          </w:p>
        </w:tc>
        <w:tc>
          <w:tcPr>
            <w:tcW w:w="853" w:type="dxa"/>
            <w:gridSpan w:val="3"/>
            <w:shd w:val="clear" w:color="auto" w:fill="auto"/>
            <w:hideMark/>
          </w:tcPr>
          <w:p w14:paraId="2BD3AD7C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2.91</w:t>
            </w:r>
          </w:p>
        </w:tc>
        <w:tc>
          <w:tcPr>
            <w:tcW w:w="849" w:type="dxa"/>
            <w:gridSpan w:val="3"/>
            <w:shd w:val="clear" w:color="auto" w:fill="auto"/>
            <w:hideMark/>
          </w:tcPr>
          <w:p w14:paraId="72B33500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0.54</w:t>
            </w:r>
          </w:p>
        </w:tc>
        <w:tc>
          <w:tcPr>
            <w:tcW w:w="1563" w:type="dxa"/>
            <w:gridSpan w:val="3"/>
            <w:shd w:val="clear" w:color="auto" w:fill="auto"/>
            <w:hideMark/>
          </w:tcPr>
          <w:p w14:paraId="600541BA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ปานกลาง</w:t>
            </w:r>
          </w:p>
        </w:tc>
      </w:tr>
      <w:tr w:rsidR="00A12170" w:rsidRPr="007F231E" w14:paraId="0FB26D4C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48D6C7AD" w14:textId="77777777" w:rsidR="00C665F6" w:rsidRPr="007F231E" w:rsidRDefault="00C665F6" w:rsidP="007B3CA4">
            <w:pPr>
              <w:ind w:firstLine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lastRenderedPageBreak/>
              <w:t xml:space="preserve">7.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มีห้องน้ำที่สะอาด และได้มาตรฐาน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72B726D0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2.68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7758FA23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46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2B81053B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  <w:lang w:val="th-TH"/>
              </w:rPr>
              <w:t>ปานกลาง</w:t>
            </w:r>
          </w:p>
        </w:tc>
      </w:tr>
      <w:tr w:rsidR="00A12170" w:rsidRPr="007F231E" w14:paraId="39F2CA4F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4AC175EE" w14:textId="77777777" w:rsidR="00C665F6" w:rsidRPr="007F231E" w:rsidRDefault="00C665F6" w:rsidP="007B3CA4">
            <w:pPr>
              <w:ind w:firstLine="340"/>
              <w:jc w:val="thaiDistribute"/>
              <w:rPr>
                <w:rFonts w:ascii="TH Sarabun New" w:eastAsia="Calibri" w:hAnsi="TH Sarabun New" w:cs="TH Sarabun New"/>
                <w:b/>
                <w:bCs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8.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มีร้านขายของทีระลึก และร้านค้าผลิตภัณฑ์</w:t>
            </w:r>
            <w:r w:rsidRPr="007F231E">
              <w:rPr>
                <w:rFonts w:ascii="TH Sarabun New" w:eastAsia="Calibri" w:hAnsi="TH Sarabun New" w:cs="TH Sarabun New"/>
                <w:b/>
                <w:bCs/>
                <w:color w:val="000000"/>
                <w:spacing w:val="-4"/>
                <w:sz w:val="28"/>
                <w:szCs w:val="28"/>
                <w:cs/>
              </w:rPr>
              <w:t xml:space="preserve">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ชุมชน   เพียงพอต่อความต้องการ</w:t>
            </w:r>
          </w:p>
        </w:tc>
        <w:tc>
          <w:tcPr>
            <w:tcW w:w="853" w:type="dxa"/>
            <w:gridSpan w:val="3"/>
            <w:shd w:val="clear" w:color="auto" w:fill="auto"/>
            <w:hideMark/>
          </w:tcPr>
          <w:p w14:paraId="7AD615A2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2.52</w:t>
            </w:r>
          </w:p>
        </w:tc>
        <w:tc>
          <w:tcPr>
            <w:tcW w:w="849" w:type="dxa"/>
            <w:gridSpan w:val="3"/>
            <w:shd w:val="clear" w:color="auto" w:fill="auto"/>
            <w:hideMark/>
          </w:tcPr>
          <w:p w14:paraId="0208D075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50</w:t>
            </w:r>
          </w:p>
        </w:tc>
        <w:tc>
          <w:tcPr>
            <w:tcW w:w="1563" w:type="dxa"/>
            <w:gridSpan w:val="3"/>
            <w:shd w:val="clear" w:color="auto" w:fill="auto"/>
            <w:hideMark/>
          </w:tcPr>
          <w:p w14:paraId="2731BB7F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น้อย</w:t>
            </w:r>
          </w:p>
        </w:tc>
      </w:tr>
      <w:tr w:rsidR="00A12170" w:rsidRPr="007F231E" w14:paraId="1FE00810" w14:textId="77777777" w:rsidTr="00F04675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gridBefore w:val="1"/>
          <w:gridAfter w:val="1"/>
          <w:wBefore w:w="108" w:type="dxa"/>
          <w:wAfter w:w="116" w:type="dxa"/>
          <w:trHeight w:val="19"/>
        </w:trPr>
        <w:tc>
          <w:tcPr>
            <w:tcW w:w="62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481B02" w14:textId="77777777" w:rsidR="00C665F6" w:rsidRPr="007F231E" w:rsidRDefault="00C665F6" w:rsidP="007B3CA4">
            <w:pPr>
              <w:ind w:firstLine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9.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มีร้านอาหารสะอาด และเพียงพอต่อความต้องการ</w:t>
            </w:r>
          </w:p>
        </w:tc>
        <w:tc>
          <w:tcPr>
            <w:tcW w:w="85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40DB32" w14:textId="414AD351" w:rsidR="00C665F6" w:rsidRPr="007F231E" w:rsidRDefault="00775286" w:rsidP="00775286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 xml:space="preserve">    </w:t>
            </w:r>
            <w:r w:rsidR="00C665F6"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2.45</w:t>
            </w:r>
          </w:p>
        </w:tc>
        <w:tc>
          <w:tcPr>
            <w:tcW w:w="84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25BADF" w14:textId="1D540C28" w:rsidR="00C665F6" w:rsidRPr="007F231E" w:rsidRDefault="00775286" w:rsidP="00775286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 xml:space="preserve">    </w:t>
            </w:r>
            <w:r w:rsidR="00C665F6"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53</w:t>
            </w:r>
          </w:p>
        </w:tc>
        <w:tc>
          <w:tcPr>
            <w:tcW w:w="156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7ECF35" w14:textId="542AF81D" w:rsidR="0074145D" w:rsidRPr="007F231E" w:rsidRDefault="00775286" w:rsidP="00775286">
            <w:pPr>
              <w:ind w:hanging="400"/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>
              <w:rPr>
                <w:rFonts w:ascii="TH Sarabun New" w:eastAsia="Calibri" w:hAnsi="TH Sarabun New" w:cs="TH Sarabun New" w:hint="cs"/>
                <w:color w:val="000000"/>
                <w:sz w:val="28"/>
                <w:szCs w:val="28"/>
                <w:cs/>
              </w:rPr>
              <w:t xml:space="preserve">           </w:t>
            </w:r>
            <w:r w:rsidR="00C665F6"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น้อย</w:t>
            </w:r>
          </w:p>
        </w:tc>
      </w:tr>
      <w:tr w:rsidR="00166C54" w:rsidRPr="00EF37F8" w14:paraId="07BFE26C" w14:textId="77777777" w:rsidTr="00F04675">
        <w:tblPrEx>
          <w:tblBorders>
            <w:top w:val="single" w:sz="4" w:space="0" w:color="auto"/>
            <w:bottom w:val="single" w:sz="4" w:space="0" w:color="auto"/>
          </w:tblBorders>
        </w:tblPrEx>
        <w:trPr>
          <w:gridAfter w:val="2"/>
          <w:wAfter w:w="252" w:type="dxa"/>
        </w:trPr>
        <w:tc>
          <w:tcPr>
            <w:tcW w:w="6240" w:type="dxa"/>
            <w:gridSpan w:val="2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61FECD89" w14:textId="77777777" w:rsidR="00166C54" w:rsidRPr="00EF37F8" w:rsidRDefault="00166C54" w:rsidP="00EF37F8">
            <w:pPr>
              <w:tabs>
                <w:tab w:val="left" w:pos="709"/>
              </w:tabs>
              <w:ind w:firstLine="450"/>
              <w:jc w:val="thaiDistribute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EF37F8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 xml:space="preserve">10 </w:t>
            </w:r>
            <w:r w:rsidRPr="00EF37F8">
              <w:rPr>
                <w:rFonts w:ascii="TH Sarabun New" w:hAnsi="TH Sarabun New" w:cs="TH Sarabun New" w:hint="cs"/>
                <w:color w:val="000000"/>
                <w:sz w:val="28"/>
                <w:szCs w:val="28"/>
                <w:cs/>
              </w:rPr>
              <w:t>มีที่พักเพียงพอต่อความต้องการ</w:t>
            </w:r>
          </w:p>
        </w:tc>
        <w:tc>
          <w:tcPr>
            <w:tcW w:w="857" w:type="dxa"/>
            <w:gridSpan w:val="3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071FF2E4" w14:textId="5AFCC9E7" w:rsidR="00166C54" w:rsidRPr="00EF37F8" w:rsidRDefault="00775286" w:rsidP="00775286">
            <w:pPr>
              <w:ind w:right="-300"/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>
              <w:rPr>
                <w:rFonts w:ascii="TH Sarabun New" w:hAnsi="TH Sarabun New" w:cs="TH Sarabun New"/>
                <w:color w:val="000000"/>
                <w:sz w:val="28"/>
                <w:szCs w:val="28"/>
              </w:rPr>
              <w:t xml:space="preserve">    </w:t>
            </w:r>
            <w:r w:rsidR="00166C54" w:rsidRPr="00EF37F8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2.36</w:t>
            </w:r>
          </w:p>
        </w:tc>
        <w:tc>
          <w:tcPr>
            <w:tcW w:w="890" w:type="dxa"/>
            <w:gridSpan w:val="3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6FB5BA71" w14:textId="0FB55D3F" w:rsidR="00166C54" w:rsidRPr="00EF37F8" w:rsidRDefault="00775286" w:rsidP="00775286">
            <w:pPr>
              <w:ind w:right="-130"/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>
              <w:rPr>
                <w:rFonts w:ascii="TH Sarabun New" w:hAnsi="TH Sarabun New" w:cs="TH Sarabun New"/>
                <w:color w:val="000000"/>
                <w:sz w:val="28"/>
                <w:szCs w:val="28"/>
              </w:rPr>
              <w:t xml:space="preserve">     </w:t>
            </w:r>
            <w:r w:rsidR="00166C54" w:rsidRPr="00EF37F8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0.48</w:t>
            </w:r>
          </w:p>
        </w:tc>
        <w:tc>
          <w:tcPr>
            <w:tcW w:w="1532" w:type="dxa"/>
            <w:gridSpan w:val="3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29BE61EF" w14:textId="4CF28623" w:rsidR="00166C54" w:rsidRPr="00EF37F8" w:rsidRDefault="00775286" w:rsidP="00775286">
            <w:pPr>
              <w:tabs>
                <w:tab w:val="left" w:pos="709"/>
              </w:tabs>
              <w:ind w:hanging="120"/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>
              <w:rPr>
                <w:rFonts w:ascii="TH Sarabun New" w:hAnsi="TH Sarabun New" w:cs="TH Sarabun New" w:hint="cs"/>
                <w:color w:val="000000"/>
                <w:sz w:val="28"/>
                <w:szCs w:val="28"/>
                <w:cs/>
              </w:rPr>
              <w:t xml:space="preserve">           </w:t>
            </w:r>
            <w:r w:rsidR="00166C54" w:rsidRPr="00EF37F8">
              <w:rPr>
                <w:rFonts w:ascii="TH Sarabun New" w:hAnsi="TH Sarabun New" w:cs="TH Sarabun New" w:hint="cs"/>
                <w:color w:val="000000"/>
                <w:sz w:val="28"/>
                <w:szCs w:val="28"/>
                <w:cs/>
              </w:rPr>
              <w:t>น้อย</w:t>
            </w:r>
          </w:p>
        </w:tc>
      </w:tr>
      <w:tr w:rsidR="00166C54" w:rsidRPr="00EF37F8" w14:paraId="4BBBFA03" w14:textId="77777777" w:rsidTr="00F04675">
        <w:tblPrEx>
          <w:tblBorders>
            <w:top w:val="single" w:sz="4" w:space="0" w:color="auto"/>
            <w:bottom w:val="single" w:sz="4" w:space="0" w:color="auto"/>
          </w:tblBorders>
        </w:tblPrEx>
        <w:trPr>
          <w:gridAfter w:val="2"/>
          <w:wAfter w:w="252" w:type="dxa"/>
        </w:trPr>
        <w:tc>
          <w:tcPr>
            <w:tcW w:w="624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75DFF7B" w14:textId="77777777" w:rsidR="00166C54" w:rsidRPr="00EF37F8" w:rsidRDefault="00166C54" w:rsidP="00EF37F8">
            <w:pPr>
              <w:tabs>
                <w:tab w:val="left" w:pos="709"/>
              </w:tabs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</w:rPr>
            </w:pPr>
            <w:r w:rsidRPr="00EF37F8">
              <w:rPr>
                <w:rFonts w:ascii="TH Sarabun New" w:hAnsi="TH Sarabun New" w:cs="TH Sarabun New" w:hint="cs"/>
                <w:b/>
                <w:bCs/>
                <w:color w:val="000000"/>
                <w:sz w:val="28"/>
                <w:szCs w:val="28"/>
                <w:cs/>
              </w:rPr>
              <w:t>รวม</w:t>
            </w:r>
          </w:p>
        </w:tc>
        <w:tc>
          <w:tcPr>
            <w:tcW w:w="857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C1EFF02" w14:textId="028FF04D" w:rsidR="00166C54" w:rsidRPr="00EF37F8" w:rsidRDefault="00F04675" w:rsidP="00F04675">
            <w:pPr>
              <w:tabs>
                <w:tab w:val="left" w:pos="709"/>
              </w:tabs>
              <w:ind w:right="-210"/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</w:rPr>
            </w:pPr>
            <w:r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</w:rPr>
              <w:t xml:space="preserve">    </w:t>
            </w:r>
            <w:r w:rsidR="00166C54" w:rsidRPr="00EF37F8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</w:rPr>
              <w:t>3.39</w:t>
            </w:r>
          </w:p>
        </w:tc>
        <w:tc>
          <w:tcPr>
            <w:tcW w:w="890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C29A3B9" w14:textId="5D8E0E66" w:rsidR="00166C54" w:rsidRPr="00EF37F8" w:rsidRDefault="00F04675" w:rsidP="00F04675">
            <w:pPr>
              <w:ind w:right="-220"/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</w:rPr>
            </w:pPr>
            <w:r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</w:rPr>
              <w:t xml:space="preserve">    </w:t>
            </w:r>
            <w:r w:rsidR="00166C54" w:rsidRPr="00EF37F8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</w:rPr>
              <w:t>0.81</w:t>
            </w:r>
          </w:p>
        </w:tc>
        <w:tc>
          <w:tcPr>
            <w:tcW w:w="1532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47AF2A9" w14:textId="2359D488" w:rsidR="00166C54" w:rsidRPr="00EF37F8" w:rsidRDefault="00F04675" w:rsidP="00F04675">
            <w:pPr>
              <w:tabs>
                <w:tab w:val="left" w:pos="1080"/>
              </w:tabs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cs/>
              </w:rPr>
            </w:pPr>
            <w:r>
              <w:rPr>
                <w:rFonts w:ascii="TH Sarabun New" w:hAnsi="TH Sarabun New" w:cs="TH Sarabun New" w:hint="cs"/>
                <w:b/>
                <w:bCs/>
                <w:color w:val="000000"/>
                <w:sz w:val="28"/>
                <w:szCs w:val="28"/>
                <w:cs/>
              </w:rPr>
              <w:t xml:space="preserve">       </w:t>
            </w:r>
            <w:bookmarkStart w:id="3" w:name="_GoBack"/>
            <w:bookmarkEnd w:id="3"/>
            <w:r w:rsidR="00166C54" w:rsidRPr="00EF37F8">
              <w:rPr>
                <w:rFonts w:ascii="TH Sarabun New" w:hAnsi="TH Sarabun New" w:cs="TH Sarabun New" w:hint="cs"/>
                <w:b/>
                <w:bCs/>
                <w:color w:val="000000"/>
                <w:sz w:val="28"/>
                <w:szCs w:val="28"/>
                <w:cs/>
              </w:rPr>
              <w:t>ปานกลาง</w:t>
            </w:r>
          </w:p>
        </w:tc>
      </w:tr>
    </w:tbl>
    <w:p w14:paraId="38EE58FF" w14:textId="5CD66C5E" w:rsidR="00166C54" w:rsidRPr="00AA0938" w:rsidRDefault="00166C54" w:rsidP="0075671F">
      <w:pPr>
        <w:tabs>
          <w:tab w:val="left" w:pos="709"/>
        </w:tabs>
        <w:jc w:val="thaiDistribute"/>
        <w:rPr>
          <w:rFonts w:ascii="TH Sarabun New" w:hAnsi="TH Sarabun New" w:cs="TH Sarabun New"/>
          <w:color w:val="000000"/>
          <w:sz w:val="4"/>
          <w:szCs w:val="4"/>
        </w:rPr>
      </w:pPr>
    </w:p>
    <w:p w14:paraId="62638AC9" w14:textId="325B3536" w:rsidR="00EA48AD" w:rsidRPr="00101D2C" w:rsidRDefault="00AA0938" w:rsidP="00EA48AD">
      <w:pPr>
        <w:tabs>
          <w:tab w:val="left" w:pos="709"/>
        </w:tabs>
        <w:jc w:val="thaiDistribute"/>
        <w:rPr>
          <w:rFonts w:ascii="TH Sarabun New" w:eastAsia="Times New Roman" w:hAnsi="TH Sarabun New" w:cs="TH Sarabun New"/>
          <w:color w:val="000000"/>
          <w:sz w:val="28"/>
          <w:szCs w:val="28"/>
        </w:rPr>
      </w:pPr>
      <w:r>
        <w:rPr>
          <w:rFonts w:ascii="TH Sarabun New" w:hAnsi="TH Sarabun New" w:cs="TH Sarabun New"/>
          <w:color w:val="000000"/>
          <w:sz w:val="28"/>
          <w:szCs w:val="28"/>
          <w:cs/>
        </w:rPr>
        <w:tab/>
      </w:r>
      <w:r w:rsidR="00AC3A82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จากตารางที่ 1 พบว่า </w:t>
      </w:r>
      <w:r w:rsidR="00402E85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ศักยภาพแหล่งท่องเที่ยวเชิงวัฒนธรรม วัดหนองลำจันท์ เมืองจำพอน แขวงสะหวันนะ เขต สปป. ลาว</w:t>
      </w:r>
      <w:r w:rsidR="00402E85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t xml:space="preserve"> 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ภาพรวม</w:t>
      </w:r>
      <w:r w:rsidR="00402E85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อยู่ในระดับปารกลาง</w:t>
      </w:r>
      <w:r w:rsidR="00402E85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 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>(</w:t>
      </w:r>
      <m:oMath>
        <m:acc>
          <m:accPr>
            <m:chr m:val="̅"/>
            <m:ctrlPr>
              <w:rPr>
                <w:rFonts w:ascii="Cambria Math" w:hAnsi="Cambria Math" w:cs="TH Sarabun New"/>
                <w:b/>
                <w:bCs/>
                <w:i/>
                <w:color w:val="000000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="TH Sarabun New"/>
                <w:color w:val="000000"/>
              </w:rPr>
              <m:t>X</m:t>
            </m:r>
          </m:e>
        </m:acc>
      </m:oMath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= </w:t>
      </w:r>
      <w:r w:rsidR="00402E85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3.39 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>และ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 S.D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>= 0.81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>)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</w:rPr>
        <w:t xml:space="preserve"> </w:t>
      </w:r>
      <w:r w:rsidR="00402E85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เมื่อพิจารณาเป็นรายด้าน พบว่า ประเด็นที่มี</w:t>
      </w:r>
      <w:r w:rsidR="00402E85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ศักยภาพ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สูงสุด ได้แก่</w:t>
      </w:r>
      <w:r w:rsidR="00402E85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ด้านสิ่งดึงดูดใจทางการท่องเที่ยวอยู่ในระดับมาก 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>(</w:t>
      </w:r>
      <m:oMath>
        <m:acc>
          <m:accPr>
            <m:chr m:val="̅"/>
            <m:ctrlPr>
              <w:rPr>
                <w:rFonts w:ascii="Cambria Math" w:hAnsi="Cambria Math" w:cs="TH Sarabun New"/>
                <w:b/>
                <w:bCs/>
                <w:i/>
                <w:color w:val="000000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="TH Sarabun New"/>
                <w:color w:val="000000"/>
              </w:rPr>
              <m:t>X</m:t>
            </m:r>
          </m:e>
        </m:acc>
      </m:oMath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= </w:t>
      </w:r>
      <w:r w:rsidR="00402E85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3.63 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>และ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 S.D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>= 0.86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) </w:t>
      </w:r>
      <w:r w:rsidR="00402E85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รองลงมาได้แก่ ด้านการบริหารจัดการด้านการท่องเที่ยว อยู่ในระดับมาก</w:t>
      </w:r>
      <w:r w:rsidR="00402E85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 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>(</w:t>
      </w:r>
      <m:oMath>
        <m:acc>
          <m:accPr>
            <m:chr m:val="̅"/>
            <m:ctrlPr>
              <w:rPr>
                <w:rFonts w:ascii="Cambria Math" w:hAnsi="Cambria Math" w:cs="TH Sarabun New"/>
                <w:b/>
                <w:bCs/>
                <w:i/>
                <w:color w:val="000000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="TH Sarabun New"/>
                <w:color w:val="000000"/>
              </w:rPr>
              <m:t>X</m:t>
            </m:r>
          </m:e>
        </m:acc>
      </m:oMath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= </w:t>
      </w:r>
      <w:r w:rsidR="00402E85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3.46 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>และ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 S.D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>= 0.64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>)</w:t>
      </w:r>
      <w:r w:rsidR="00402E85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และ</w:t>
      </w:r>
      <w:r w:rsidR="00402E85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ศักยภาพ</w:t>
      </w:r>
      <w:r w:rsidR="00402E85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ด้านการรองรับด้านการท่องเที่ยวอยู่ในระดับปานกลาง</w:t>
      </w:r>
      <w:r w:rsidR="00402E85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 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>(</w:t>
      </w:r>
      <m:oMath>
        <m:acc>
          <m:accPr>
            <m:chr m:val="̅"/>
            <m:ctrlPr>
              <w:rPr>
                <w:rFonts w:ascii="Cambria Math" w:hAnsi="Cambria Math" w:cs="TH Sarabun New"/>
                <w:b/>
                <w:bCs/>
                <w:i/>
                <w:color w:val="000000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="TH Sarabun New"/>
                <w:color w:val="000000"/>
              </w:rPr>
              <m:t>X</m:t>
            </m:r>
          </m:e>
        </m:acc>
      </m:oMath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= </w:t>
      </w:r>
      <w:r w:rsidR="00402E85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3.09 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>และ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 S.D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>= 0.82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) </w:t>
      </w:r>
      <w:r w:rsidR="00402E85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ตามลำดั</w:t>
      </w:r>
      <w:r w:rsidR="00EA48AD">
        <w:rPr>
          <w:rFonts w:ascii="TH Sarabun New" w:eastAsia="Times New Roman" w:hAnsi="TH Sarabun New" w:cs="TH Sarabun New" w:hint="cs"/>
          <w:color w:val="000000"/>
          <w:sz w:val="28"/>
          <w:szCs w:val="28"/>
          <w:cs/>
        </w:rPr>
        <w:t>บ</w:t>
      </w:r>
    </w:p>
    <w:p w14:paraId="1FD0261A" w14:textId="77777777" w:rsidR="00402E85" w:rsidRPr="007F231E" w:rsidRDefault="00402E85" w:rsidP="00402E85">
      <w:pPr>
        <w:ind w:left="900" w:hanging="900"/>
        <w:jc w:val="thaiDistribute"/>
        <w:rPr>
          <w:rFonts w:ascii="TH Sarabun New" w:eastAsia="Calibri" w:hAnsi="TH Sarabun New" w:cs="TH Sarabun New"/>
          <w:b/>
          <w:bCs/>
          <w:color w:val="000000"/>
          <w:spacing w:val="-4"/>
          <w:sz w:val="28"/>
          <w:szCs w:val="28"/>
        </w:rPr>
      </w:pPr>
      <w:r w:rsidRPr="007F231E">
        <w:rPr>
          <w:rFonts w:ascii="TH Sarabun New" w:eastAsia="Calibri" w:hAnsi="TH Sarabun New" w:cs="TH Sarabun New"/>
          <w:b/>
          <w:bCs/>
          <w:color w:val="000000"/>
          <w:spacing w:val="-4"/>
          <w:sz w:val="28"/>
          <w:szCs w:val="28"/>
          <w:cs/>
        </w:rPr>
        <w:t xml:space="preserve">ตารางที่ </w:t>
      </w:r>
      <w:r w:rsidRPr="007F231E">
        <w:rPr>
          <w:rFonts w:ascii="TH Sarabun New" w:eastAsia="Calibri" w:hAnsi="TH Sarabun New" w:cs="TH Sarabun New"/>
          <w:b/>
          <w:bCs/>
          <w:color w:val="000000"/>
          <w:spacing w:val="-4"/>
          <w:sz w:val="28"/>
          <w:szCs w:val="28"/>
          <w:lang w:bidi="lo-LA"/>
        </w:rPr>
        <w:t>2</w:t>
      </w:r>
      <w:r w:rsidRPr="007F231E">
        <w:rPr>
          <w:rFonts w:ascii="TH Sarabun New" w:eastAsia="Calibri" w:hAnsi="TH Sarabun New" w:cs="TH Sarabun New"/>
          <w:b/>
          <w:bCs/>
          <w:color w:val="000000"/>
          <w:spacing w:val="-4"/>
          <w:sz w:val="28"/>
          <w:szCs w:val="28"/>
        </w:rPr>
        <w:t xml:space="preserve"> </w:t>
      </w:r>
      <w:r w:rsidRPr="007F231E">
        <w:rPr>
          <w:rFonts w:ascii="TH Sarabun New" w:eastAsia="Calibri" w:hAnsi="TH Sarabun New" w:cs="TH Sarabun New"/>
          <w:b/>
          <w:bCs/>
          <w:color w:val="000000"/>
          <w:spacing w:val="-4"/>
          <w:sz w:val="28"/>
          <w:szCs w:val="28"/>
          <w:cs/>
        </w:rPr>
        <w:t xml:space="preserve">แสดงผลข้อมูลจำนวน ค่าเฉลี่ย ส่วนเบี่ยงเบนมาตรฐาน และระดับความคิดเห็นการจัดการแหล่งท่องเที่ยวเชิงวัฒนธรรม วัดหนองลำจันท์ </w:t>
      </w:r>
    </w:p>
    <w:p w14:paraId="0F526833" w14:textId="77777777" w:rsidR="00402E85" w:rsidRPr="007F231E" w:rsidRDefault="00402E85" w:rsidP="00402E85">
      <w:pPr>
        <w:jc w:val="thaiDistribute"/>
        <w:rPr>
          <w:rFonts w:ascii="TH Sarabun New" w:eastAsia="Calibri" w:hAnsi="TH Sarabun New" w:cs="TH Sarabun New"/>
          <w:b/>
          <w:bCs/>
          <w:color w:val="000000"/>
          <w:spacing w:val="-4"/>
          <w:sz w:val="16"/>
          <w:szCs w:val="16"/>
        </w:rPr>
      </w:pPr>
    </w:p>
    <w:tbl>
      <w:tblPr>
        <w:tblW w:w="9656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391"/>
        <w:gridCol w:w="852"/>
        <w:gridCol w:w="851"/>
        <w:gridCol w:w="1562"/>
      </w:tblGrid>
      <w:tr w:rsidR="00A12170" w:rsidRPr="007F231E" w14:paraId="3F6FDEC5" w14:textId="77777777" w:rsidTr="000F4143">
        <w:trPr>
          <w:trHeight w:val="362"/>
        </w:trPr>
        <w:tc>
          <w:tcPr>
            <w:tcW w:w="63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7741B35" w14:textId="77777777" w:rsidR="00402E85" w:rsidRPr="007F231E" w:rsidRDefault="00402E85" w:rsidP="00547D98">
            <w:pPr>
              <w:rPr>
                <w:rFonts w:ascii="TH Sarabun New" w:eastAsia="Calibri" w:hAnsi="TH Sarabun New" w:cs="TH Sarabun New"/>
                <w:b/>
                <w:bCs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Times New Roman" w:hAnsi="TH Sarabun New" w:cs="TH Sarabun New"/>
                <w:b/>
                <w:bCs/>
                <w:color w:val="000000"/>
                <w:sz w:val="28"/>
                <w:szCs w:val="28"/>
                <w:cs/>
              </w:rPr>
              <w:t>การจัดการแหล่งท่องเที่ยวเชิงวัฒนธรรมวัดหนองลำจันท์</w:t>
            </w:r>
          </w:p>
        </w:tc>
        <w:tc>
          <w:tcPr>
            <w:tcW w:w="8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C44A04F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b/>
                <w:bCs/>
                <w:color w:val="000000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</w:rPr>
              <w:sym w:font="Symbol" w:char="F06D"/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FC6F1A9" w14:textId="77777777" w:rsidR="00402E85" w:rsidRPr="007F231E" w:rsidRDefault="00402E85" w:rsidP="007B3CA4">
            <w:pPr>
              <w:pStyle w:val="ListParagraph"/>
              <w:spacing w:after="0" w:line="240" w:lineRule="auto"/>
              <w:ind w:left="0"/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cs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lang w:bidi="lo-LA"/>
              </w:rPr>
              <w:sym w:font="Symbol" w:char="F073"/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E3196B8" w14:textId="77777777" w:rsidR="00402E85" w:rsidRPr="007F231E" w:rsidRDefault="00402E85" w:rsidP="007B3CA4">
            <w:pPr>
              <w:ind w:right="-104"/>
              <w:jc w:val="center"/>
              <w:rPr>
                <w:rFonts w:ascii="TH Sarabun New" w:eastAsia="Calibri" w:hAnsi="TH Sarabun New" w:cs="TH Sarabun New"/>
                <w:b/>
                <w:bCs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cs/>
              </w:rPr>
              <w:t>ระดับความคิดเห็น</w:t>
            </w:r>
          </w:p>
        </w:tc>
      </w:tr>
      <w:tr w:rsidR="00A12170" w:rsidRPr="007F231E" w14:paraId="42BF2EE4" w14:textId="77777777" w:rsidTr="000F4143">
        <w:trPr>
          <w:trHeight w:val="362"/>
        </w:trPr>
        <w:tc>
          <w:tcPr>
            <w:tcW w:w="639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C201CF" w14:textId="77777777" w:rsidR="00402E85" w:rsidRPr="007F231E" w:rsidRDefault="00402E85" w:rsidP="007B3CA4">
            <w:pPr>
              <w:pStyle w:val="ListParagraph"/>
              <w:numPr>
                <w:ilvl w:val="6"/>
                <w:numId w:val="34"/>
              </w:numPr>
              <w:spacing w:after="0" w:line="240" w:lineRule="auto"/>
              <w:ind w:left="430"/>
              <w:jc w:val="thaiDistribute"/>
              <w:rPr>
                <w:rFonts w:ascii="TH Sarabun New" w:hAnsi="TH Sarabun New" w:cs="TH Sarabun New"/>
                <w:b/>
                <w:bCs/>
                <w:color w:val="000000"/>
                <w:sz w:val="28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cs/>
              </w:rPr>
              <w:t>การจัดการด้านสังคมวัฒนธรรม</w:t>
            </w:r>
          </w:p>
        </w:tc>
        <w:tc>
          <w:tcPr>
            <w:tcW w:w="8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CC3EA9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  <w:t>3.87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8CB8C8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  <w:t>0.65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998CE5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355261A3" w14:textId="77777777" w:rsidTr="000F4143">
        <w:trPr>
          <w:trHeight w:val="362"/>
        </w:trPr>
        <w:tc>
          <w:tcPr>
            <w:tcW w:w="6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76CAC7" w14:textId="77777777" w:rsidR="00402E85" w:rsidRPr="007F231E" w:rsidRDefault="00402E85" w:rsidP="007B3CA4">
            <w:pPr>
              <w:pStyle w:val="ListParagraph"/>
              <w:tabs>
                <w:tab w:val="left" w:pos="340"/>
              </w:tabs>
              <w:spacing w:after="0" w:line="240" w:lineRule="auto"/>
              <w:ind w:left="340"/>
              <w:jc w:val="thaiDistribute"/>
              <w:rPr>
                <w:rFonts w:ascii="TH Sarabun New" w:hAnsi="TH Sarabun New" w:cs="TH Sarabun New"/>
                <w:color w:val="000000"/>
                <w:sz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 xml:space="preserve">1.1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ชุมชนมีส่วนร่วมในการอนุรักษ์</w:t>
            </w:r>
            <w:proofErr w:type="spellStart"/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ศิ</w:t>
            </w:r>
            <w:proofErr w:type="spellEnd"/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ปะวันธรรม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4E07FD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cs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4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>.3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954AA0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54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5CD488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มากที่สุด</w:t>
            </w:r>
          </w:p>
        </w:tc>
      </w:tr>
      <w:tr w:rsidR="00A12170" w:rsidRPr="007F231E" w14:paraId="6C1EBC62" w14:textId="77777777" w:rsidTr="000F4143">
        <w:trPr>
          <w:trHeight w:val="362"/>
        </w:trPr>
        <w:tc>
          <w:tcPr>
            <w:tcW w:w="6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788A33" w14:textId="77777777" w:rsidR="00402E85" w:rsidRPr="007F231E" w:rsidRDefault="00402E85" w:rsidP="007B3CA4">
            <w:pPr>
              <w:pStyle w:val="ListParagraph"/>
              <w:spacing w:after="0" w:line="240" w:lineRule="auto"/>
              <w:ind w:left="340"/>
              <w:jc w:val="thaiDistribute"/>
              <w:rPr>
                <w:rFonts w:ascii="TH Sarabun New" w:hAnsi="TH Sarabun New" w:cs="TH Sarabun New"/>
                <w:color w:val="000000"/>
                <w:sz w:val="28"/>
                <w:cs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 xml:space="preserve">1.2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มีการสร้างจิตสำนึกที่ดีต่อสังคม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5A9428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4.0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F27CE7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44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AE7081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1B270863" w14:textId="77777777" w:rsidTr="000F4143">
        <w:trPr>
          <w:trHeight w:val="362"/>
        </w:trPr>
        <w:tc>
          <w:tcPr>
            <w:tcW w:w="6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2DEC4A" w14:textId="77777777" w:rsidR="00402E85" w:rsidRPr="007F231E" w:rsidRDefault="00402E85" w:rsidP="007B3CA4">
            <w:pPr>
              <w:jc w:val="thaiDistribute"/>
              <w:rPr>
                <w:rFonts w:ascii="TH Sarabun New" w:eastAsia="Calibri" w:hAnsi="TH Sarabun New" w:cs="TH Sarabun New"/>
                <w:b/>
                <w:bCs/>
                <w:color w:val="000000"/>
                <w:spacing w:val="-4"/>
                <w:sz w:val="28"/>
                <w:szCs w:val="28"/>
                <w:cs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 xml:space="preserve">    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1.3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มีการบริหารจัดการด้านความปลอดภัยทั้งร่างกาย และทรัพย์สิน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CEDA47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3.9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98B853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45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E41C87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  <w:lang w:val="th-TH"/>
              </w:rPr>
              <w:t>มาก</w:t>
            </w:r>
          </w:p>
        </w:tc>
      </w:tr>
      <w:tr w:rsidR="00A12170" w:rsidRPr="007F231E" w14:paraId="12C3EEC7" w14:textId="77777777" w:rsidTr="000F4143">
        <w:trPr>
          <w:trHeight w:val="362"/>
        </w:trPr>
        <w:tc>
          <w:tcPr>
            <w:tcW w:w="6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799149" w14:textId="77777777" w:rsidR="00402E85" w:rsidRPr="007F231E" w:rsidRDefault="00402E85" w:rsidP="007B3CA4">
            <w:pPr>
              <w:pStyle w:val="ListParagraph"/>
              <w:spacing w:after="0" w:line="240" w:lineRule="auto"/>
              <w:ind w:left="340"/>
              <w:jc w:val="thaiDistribute"/>
              <w:rPr>
                <w:rFonts w:ascii="TH Sarabun New" w:hAnsi="TH Sarabun New" w:cs="TH Sarabun New"/>
                <w:color w:val="000000"/>
                <w:sz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 xml:space="preserve">1.4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ชุมชนมีส่วนร่วมในการบริหารจัดการ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9C776C3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3.8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423D720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57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E00E0FB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  <w:lang w:val="th-TH"/>
              </w:rPr>
              <w:t>มาก</w:t>
            </w:r>
          </w:p>
        </w:tc>
      </w:tr>
      <w:tr w:rsidR="00A12170" w:rsidRPr="007F231E" w14:paraId="64B9BF32" w14:textId="77777777" w:rsidTr="000F4143">
        <w:trPr>
          <w:trHeight w:val="362"/>
        </w:trPr>
        <w:tc>
          <w:tcPr>
            <w:tcW w:w="6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AC09DC" w14:textId="77777777" w:rsidR="00402E85" w:rsidRPr="007F231E" w:rsidRDefault="00402E85" w:rsidP="007B3CA4">
            <w:pPr>
              <w:pStyle w:val="ListParagraph"/>
              <w:spacing w:after="0" w:line="240" w:lineRule="auto"/>
              <w:ind w:left="340"/>
              <w:jc w:val="thaiDistribute"/>
              <w:rPr>
                <w:rFonts w:ascii="TH Sarabun New" w:hAnsi="TH Sarabun New" w:cs="TH Sarabun New"/>
                <w:color w:val="000000"/>
                <w:sz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 xml:space="preserve">1.5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คนในชุมชนมีการจัดกิจกรรมเชิงวัฒนธรรมอย่างสม่ำเสมอ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002EDED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3.2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6E6EFF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68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A50B92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ปานกลาง</w:t>
            </w:r>
          </w:p>
        </w:tc>
      </w:tr>
      <w:tr w:rsidR="00A12170" w:rsidRPr="007F231E" w14:paraId="0E18D4AB" w14:textId="77777777" w:rsidTr="000F4143">
        <w:trPr>
          <w:trHeight w:val="362"/>
        </w:trPr>
        <w:tc>
          <w:tcPr>
            <w:tcW w:w="6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E8D53A" w14:textId="77777777" w:rsidR="00402E85" w:rsidRPr="007F231E" w:rsidRDefault="00402E85" w:rsidP="007B3CA4">
            <w:pPr>
              <w:pStyle w:val="ListParagraph"/>
              <w:numPr>
                <w:ilvl w:val="3"/>
                <w:numId w:val="34"/>
              </w:numPr>
              <w:spacing w:after="0" w:line="240" w:lineRule="auto"/>
              <w:ind w:left="340" w:hanging="270"/>
              <w:jc w:val="thaiDistribute"/>
              <w:rPr>
                <w:rFonts w:ascii="TH Sarabun New" w:hAnsi="TH Sarabun New" w:cs="TH Sarabun New"/>
                <w:b/>
                <w:bCs/>
                <w:color w:val="000000"/>
                <w:sz w:val="28"/>
                <w:cs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cs/>
              </w:rPr>
              <w:t>การจัดการด้านสิ่งแวดล้อม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348F9C6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  <w:t>3.5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A2E365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b/>
                <w:bCs/>
                <w:color w:val="000000"/>
                <w:sz w:val="28"/>
                <w:szCs w:val="28"/>
                <w:lang w:bidi="ar"/>
              </w:rPr>
              <w:t>0.77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FA5197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b/>
                <w:bCs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b/>
                <w:bCs/>
                <w:color w:val="000000"/>
                <w:spacing w:val="-4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0C16CA90" w14:textId="77777777" w:rsidTr="000F4143">
        <w:trPr>
          <w:trHeight w:val="362"/>
        </w:trPr>
        <w:tc>
          <w:tcPr>
            <w:tcW w:w="6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A34A2F" w14:textId="77777777" w:rsidR="00402E85" w:rsidRPr="007F231E" w:rsidRDefault="00402E85" w:rsidP="007B3CA4">
            <w:pPr>
              <w:pStyle w:val="ListParagraph"/>
              <w:spacing w:after="0" w:line="240" w:lineRule="auto"/>
              <w:ind w:left="340"/>
              <w:jc w:val="thaiDistribute"/>
              <w:rPr>
                <w:rFonts w:ascii="TH Sarabun New" w:hAnsi="TH Sarabun New" w:cs="TH Sarabun New"/>
                <w:b/>
                <w:bCs/>
                <w:color w:val="000000"/>
                <w:sz w:val="28"/>
                <w:cs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 xml:space="preserve">2.1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อนุรักษ์วัฒนธรรมดั้งเดิม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61D167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lang w:bidi="lo-LA"/>
              </w:rPr>
              <w:t>4.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AB3E94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0.62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8C654C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3385F949" w14:textId="77777777" w:rsidTr="000F4143">
        <w:trPr>
          <w:trHeight w:val="362"/>
        </w:trPr>
        <w:tc>
          <w:tcPr>
            <w:tcW w:w="6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65A165" w14:textId="77777777" w:rsidR="00402E85" w:rsidRPr="007F231E" w:rsidRDefault="00402E85" w:rsidP="007B3CA4">
            <w:pPr>
              <w:pStyle w:val="ListParagraph"/>
              <w:spacing w:after="0" w:line="240" w:lineRule="auto"/>
              <w:ind w:left="340"/>
              <w:jc w:val="thaiDistribute"/>
              <w:rPr>
                <w:rFonts w:ascii="TH Sarabun New" w:hAnsi="TH Sarabun New" w:cs="TH Sarabun New"/>
                <w:b/>
                <w:bCs/>
                <w:color w:val="000000"/>
                <w:sz w:val="28"/>
                <w:cs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 xml:space="preserve">2.2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การจัดการขยะในแหล่งท่องเที่ยว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ED8A8B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lang w:bidi="lo-LA"/>
              </w:rPr>
              <w:t>4.0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E8AAB9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0.51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1EA45D6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0696B711" w14:textId="77777777" w:rsidTr="000F4143">
        <w:trPr>
          <w:trHeight w:val="362"/>
        </w:trPr>
        <w:tc>
          <w:tcPr>
            <w:tcW w:w="6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B9377E" w14:textId="77777777" w:rsidR="00402E85" w:rsidRPr="007F231E" w:rsidRDefault="00402E85" w:rsidP="007B3CA4">
            <w:pPr>
              <w:pStyle w:val="ListParagraph"/>
              <w:spacing w:after="0" w:line="240" w:lineRule="auto"/>
              <w:ind w:left="340"/>
              <w:jc w:val="thaiDistribute"/>
              <w:rPr>
                <w:rFonts w:ascii="TH Sarabun New" w:hAnsi="TH Sarabun New" w:cs="TH Sarabun New"/>
                <w:b/>
                <w:bCs/>
                <w:color w:val="000000"/>
                <w:sz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 xml:space="preserve">2.3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มาดตะการควบคุมดูแลหรือจัดการสิ่งแวดล้อม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92ABAD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3.5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D0C997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0.53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D2731B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6BFE06AD" w14:textId="77777777" w:rsidTr="000F4143">
        <w:trPr>
          <w:trHeight w:val="362"/>
        </w:trPr>
        <w:tc>
          <w:tcPr>
            <w:tcW w:w="6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F9BC00" w14:textId="77777777" w:rsidR="00402E85" w:rsidRPr="007F231E" w:rsidRDefault="00402E85" w:rsidP="007B3CA4">
            <w:pPr>
              <w:pStyle w:val="ListParagraph"/>
              <w:spacing w:after="0" w:line="240" w:lineRule="auto"/>
              <w:ind w:left="340"/>
              <w:jc w:val="thaiDistribute"/>
              <w:rPr>
                <w:rFonts w:ascii="TH Sarabun New" w:hAnsi="TH Sarabun New" w:cs="TH Sarabun New"/>
                <w:b/>
                <w:bCs/>
                <w:color w:val="000000"/>
                <w:sz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 xml:space="preserve">2.4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การจัดการน้ำเสีย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AE2803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3.1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41D708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0.58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E2FC83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</w:rPr>
              <w:t>ปานกลาง</w:t>
            </w:r>
          </w:p>
        </w:tc>
      </w:tr>
      <w:tr w:rsidR="00A12170" w:rsidRPr="007F231E" w14:paraId="0BC300C8" w14:textId="77777777" w:rsidTr="000F4143">
        <w:trPr>
          <w:trHeight w:val="362"/>
        </w:trPr>
        <w:tc>
          <w:tcPr>
            <w:tcW w:w="6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5319EE" w14:textId="77777777" w:rsidR="00402E85" w:rsidRPr="007F231E" w:rsidRDefault="00402E85" w:rsidP="007B3CA4">
            <w:pPr>
              <w:pStyle w:val="ListParagraph"/>
              <w:spacing w:after="0" w:line="240" w:lineRule="auto"/>
              <w:ind w:left="340"/>
              <w:jc w:val="thaiDistribute"/>
              <w:rPr>
                <w:rFonts w:ascii="TH Sarabun New" w:hAnsi="TH Sarabun New" w:cs="TH Sarabun New"/>
                <w:b/>
                <w:bCs/>
                <w:color w:val="000000"/>
                <w:sz w:val="28"/>
                <w:cs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 xml:space="preserve">2.5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ภูมิทัศน์ในพื้นที่ยังคงมีความเป็นเอกลักษณ์ของท้องถิ่น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167556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2.7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A02EB9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0.61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2D37D0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</w:rPr>
              <w:t>ปานกลาง</w:t>
            </w:r>
          </w:p>
        </w:tc>
      </w:tr>
      <w:tr w:rsidR="00A12170" w:rsidRPr="007F231E" w14:paraId="4C305265" w14:textId="77777777" w:rsidTr="000F4143">
        <w:trPr>
          <w:trHeight w:val="362"/>
        </w:trPr>
        <w:tc>
          <w:tcPr>
            <w:tcW w:w="6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01A071" w14:textId="77777777" w:rsidR="00402E85" w:rsidRPr="007F231E" w:rsidRDefault="00402E85" w:rsidP="007B3CA4">
            <w:pPr>
              <w:pStyle w:val="ListParagraph"/>
              <w:numPr>
                <w:ilvl w:val="3"/>
                <w:numId w:val="34"/>
              </w:numPr>
              <w:spacing w:after="0" w:line="240" w:lineRule="auto"/>
              <w:ind w:left="340" w:hanging="270"/>
              <w:jc w:val="thaiDistribute"/>
              <w:rPr>
                <w:rFonts w:ascii="TH Sarabun New" w:hAnsi="TH Sarabun New" w:cs="TH Sarabun New"/>
                <w:b/>
                <w:bCs/>
                <w:color w:val="000000"/>
                <w:sz w:val="28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cs/>
              </w:rPr>
              <w:t>การจัดการด้านเศรษฐกิจ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74FA34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b/>
                <w:bCs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b/>
                <w:bCs/>
                <w:color w:val="000000"/>
                <w:spacing w:val="-4"/>
                <w:sz w:val="28"/>
                <w:szCs w:val="28"/>
              </w:rPr>
              <w:t>3.2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AF46A1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b/>
                <w:bCs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b/>
                <w:bCs/>
                <w:color w:val="000000"/>
                <w:spacing w:val="-4"/>
                <w:sz w:val="28"/>
                <w:szCs w:val="28"/>
              </w:rPr>
              <w:t>0.88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3548A2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b/>
                <w:bCs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b/>
                <w:bCs/>
                <w:color w:val="000000"/>
                <w:spacing w:val="-4"/>
                <w:sz w:val="28"/>
                <w:szCs w:val="28"/>
                <w:cs/>
              </w:rPr>
              <w:t>ปานกลาง</w:t>
            </w:r>
          </w:p>
        </w:tc>
      </w:tr>
      <w:tr w:rsidR="00A12170" w:rsidRPr="007F231E" w14:paraId="4610EAD4" w14:textId="77777777" w:rsidTr="000F4143">
        <w:trPr>
          <w:trHeight w:val="362"/>
        </w:trPr>
        <w:tc>
          <w:tcPr>
            <w:tcW w:w="6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4D5BF42" w14:textId="77777777" w:rsidR="00402E85" w:rsidRPr="007F231E" w:rsidRDefault="00402E85" w:rsidP="007B3CA4">
            <w:pPr>
              <w:pStyle w:val="ListParagraph"/>
              <w:spacing w:after="0" w:line="240" w:lineRule="auto"/>
              <w:ind w:left="340"/>
              <w:jc w:val="thaiDistribute"/>
              <w:rPr>
                <w:rFonts w:ascii="TH Sarabun New" w:hAnsi="TH Sarabun New" w:cs="TH Sarabun New"/>
                <w:b/>
                <w:bCs/>
                <w:color w:val="000000"/>
                <w:sz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 xml:space="preserve">3.1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ผู้ประกอบการ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>/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นักลงทุนสนใจเข้ามาทำธุรกิจการท่องเที่ยวในชุมชน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174D9F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3.8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409B655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0.59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3A4D875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130037E5" w14:textId="77777777" w:rsidTr="000F4143">
        <w:trPr>
          <w:trHeight w:val="362"/>
        </w:trPr>
        <w:tc>
          <w:tcPr>
            <w:tcW w:w="6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0D9731" w14:textId="77777777" w:rsidR="00402E85" w:rsidRPr="007F231E" w:rsidRDefault="00402E85" w:rsidP="007B3CA4">
            <w:pPr>
              <w:pStyle w:val="ListParagraph"/>
              <w:spacing w:after="0" w:line="240" w:lineRule="auto"/>
              <w:ind w:left="340"/>
              <w:jc w:val="thaiDistribute"/>
              <w:rPr>
                <w:rFonts w:ascii="TH Sarabun New" w:hAnsi="TH Sarabun New" w:cs="TH Sarabun New"/>
                <w:b/>
                <w:bCs/>
                <w:color w:val="000000"/>
                <w:sz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 xml:space="preserve">3.2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คนในชุมชนมีความเป็นอยู่ และมีชีวิตที่ดีขึ้น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6DF3EA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3.8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332BED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0.60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290DB9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552EDE48" w14:textId="77777777" w:rsidTr="000F4143">
        <w:trPr>
          <w:trHeight w:val="362"/>
        </w:trPr>
        <w:tc>
          <w:tcPr>
            <w:tcW w:w="6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6CFCD3" w14:textId="77777777" w:rsidR="00402E85" w:rsidRPr="007F231E" w:rsidRDefault="00402E85" w:rsidP="007B3CA4">
            <w:pPr>
              <w:pStyle w:val="ListParagraph"/>
              <w:spacing w:after="0" w:line="240" w:lineRule="auto"/>
              <w:ind w:left="340"/>
              <w:jc w:val="thaiDistribute"/>
              <w:rPr>
                <w:rFonts w:ascii="TH Sarabun New" w:hAnsi="TH Sarabun New" w:cs="TH Sarabun New"/>
                <w:b/>
                <w:bCs/>
                <w:color w:val="000000"/>
                <w:sz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 xml:space="preserve">3.3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คนในชุมชนมีรายได้เพิ่มขึ้นจากการท่องเที่ยว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2BD9B6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3.7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74BD14B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0.66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A8EA3B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0430A8C7" w14:textId="77777777" w:rsidTr="000F4143">
        <w:trPr>
          <w:trHeight w:val="362"/>
        </w:trPr>
        <w:tc>
          <w:tcPr>
            <w:tcW w:w="6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124BF3" w14:textId="77777777" w:rsidR="00402E85" w:rsidRPr="007F231E" w:rsidRDefault="00402E85" w:rsidP="007B3CA4">
            <w:pPr>
              <w:pStyle w:val="ListParagraph"/>
              <w:spacing w:after="0" w:line="240" w:lineRule="auto"/>
              <w:ind w:left="340"/>
              <w:jc w:val="thaiDistribute"/>
              <w:rPr>
                <w:rFonts w:ascii="TH Sarabun New" w:hAnsi="TH Sarabun New" w:cs="TH Sarabun New"/>
                <w:color w:val="000000"/>
                <w:sz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 xml:space="preserve">3.4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คนในชุมชนมีรายได้จากการนำเที่ยว และกิจกรรมทางการท่องเที่ยวต่าง ๆ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F849F3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2.4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39AA3F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0.50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4521DA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</w:rPr>
              <w:t>น้อย</w:t>
            </w:r>
          </w:p>
        </w:tc>
      </w:tr>
      <w:tr w:rsidR="00A12170" w:rsidRPr="007F231E" w14:paraId="3F6611F8" w14:textId="77777777" w:rsidTr="000F4143">
        <w:trPr>
          <w:trHeight w:val="182"/>
        </w:trPr>
        <w:tc>
          <w:tcPr>
            <w:tcW w:w="63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9C78214" w14:textId="77777777" w:rsidR="00402E85" w:rsidRPr="007F231E" w:rsidRDefault="00402E85" w:rsidP="007B3CA4">
            <w:pPr>
              <w:ind w:left="340"/>
              <w:jc w:val="thaiDistribute"/>
              <w:rPr>
                <w:rFonts w:ascii="TH Sarabun New" w:eastAsia="Calibri" w:hAnsi="TH Sarabun New" w:cs="TH Sarabun New"/>
                <w:b/>
                <w:bCs/>
                <w:color w:val="000000"/>
                <w:spacing w:val="-4"/>
                <w:sz w:val="28"/>
                <w:szCs w:val="28"/>
                <w:cs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3.5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 xml:space="preserve">คนในชุมชนมีรายได้จากการขายสินค้า และผลิตภัณฑ์ของชุมชน  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5D62469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2.4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33FC69C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0.49</w:t>
            </w:r>
          </w:p>
        </w:tc>
        <w:tc>
          <w:tcPr>
            <w:tcW w:w="15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0B308D2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</w:rPr>
              <w:t>น้อย</w:t>
            </w:r>
          </w:p>
        </w:tc>
      </w:tr>
      <w:tr w:rsidR="00A12170" w:rsidRPr="007F231E" w14:paraId="6F01EBC7" w14:textId="77777777" w:rsidTr="000F4143">
        <w:trPr>
          <w:trHeight w:val="362"/>
        </w:trPr>
        <w:tc>
          <w:tcPr>
            <w:tcW w:w="63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9CC1AFA" w14:textId="77777777" w:rsidR="00402E85" w:rsidRPr="007F231E" w:rsidRDefault="00402E85" w:rsidP="0004278B">
            <w:pPr>
              <w:ind w:left="340"/>
              <w:jc w:val="center"/>
              <w:rPr>
                <w:rFonts w:ascii="TH Sarabun New" w:eastAsia="Calibri" w:hAnsi="TH Sarabun New" w:cs="TH Sarabun New"/>
                <w:b/>
                <w:bCs/>
                <w:color w:val="000000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b/>
                <w:bCs/>
                <w:color w:val="000000"/>
                <w:sz w:val="28"/>
                <w:szCs w:val="28"/>
                <w:cs/>
              </w:rPr>
              <w:t>รวม</w:t>
            </w:r>
          </w:p>
        </w:tc>
        <w:tc>
          <w:tcPr>
            <w:tcW w:w="8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633D864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cs/>
                <w:lang w:bidi="lo-LA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  <w:t>3.55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E01398F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  <w:t>0.81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00A1CDC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cs/>
              </w:rPr>
              <w:t>มาก</w:t>
            </w:r>
          </w:p>
        </w:tc>
      </w:tr>
    </w:tbl>
    <w:p w14:paraId="37BF128D" w14:textId="77777777" w:rsidR="003762FC" w:rsidRPr="007F231E" w:rsidRDefault="003762FC" w:rsidP="00402E85">
      <w:pPr>
        <w:tabs>
          <w:tab w:val="left" w:pos="709"/>
        </w:tabs>
        <w:rPr>
          <w:rFonts w:ascii="TH Sarabun New" w:hAnsi="TH Sarabun New" w:cs="TH Sarabun New"/>
          <w:color w:val="000000"/>
          <w:sz w:val="28"/>
          <w:szCs w:val="28"/>
        </w:rPr>
      </w:pPr>
    </w:p>
    <w:p w14:paraId="38377C5F" w14:textId="14E2151A" w:rsidR="00AC3A82" w:rsidRPr="007F231E" w:rsidRDefault="00D07DA6" w:rsidP="00D07DA6">
      <w:pPr>
        <w:tabs>
          <w:tab w:val="left" w:pos="709"/>
        </w:tabs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  <w:r>
        <w:rPr>
          <w:rFonts w:ascii="TH Sarabun New" w:hAnsi="TH Sarabun New" w:cs="TH Sarabun New"/>
          <w:color w:val="000000"/>
          <w:sz w:val="28"/>
          <w:szCs w:val="28"/>
          <w:cs/>
        </w:rPr>
        <w:tab/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จากตารางที่ 2 พบว่า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</w:rPr>
        <w:t xml:space="preserve"> 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การจัดการแหล่งท่องเที่ยวเชิงวัฒนธรรม วัดหนองลำจันท์ 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ภาพรวม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อยู่ในระดับมาก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t xml:space="preserve"> 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>(</w:t>
      </w:r>
      <m:oMath>
        <m:acc>
          <m:accPr>
            <m:chr m:val="̅"/>
            <m:ctrlPr>
              <w:rPr>
                <w:rFonts w:ascii="Cambria Math" w:hAnsi="Cambria Math" w:cs="TH Sarabun New"/>
                <w:b/>
                <w:bCs/>
                <w:i/>
                <w:color w:val="000000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="TH Sarabun New"/>
                <w:color w:val="000000"/>
              </w:rPr>
              <m:t>X</m:t>
            </m:r>
          </m:e>
        </m:acc>
      </m:oMath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= 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3.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lang w:bidi="lo-LA"/>
        </w:rPr>
        <w:t>55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และ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 S.D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>= 0.81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>)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t xml:space="preserve"> </w:t>
      </w:r>
      <w:r w:rsidR="003762FC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เมื่อพิจารณาเป็นรายด้าน พบว่า ประเด็นที่มี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การจัดการได้ดีที่สุด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>ได้แก่</w:t>
      </w:r>
      <w:r w:rsidR="003762FC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การจัดการด้านสังคมและวัฒนธรรม อยู่ในระดับมาก 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>(</w:t>
      </w:r>
      <m:oMath>
        <m:acc>
          <m:accPr>
            <m:chr m:val="̅"/>
            <m:ctrlPr>
              <w:rPr>
                <w:rFonts w:ascii="Cambria Math" w:hAnsi="Cambria Math" w:cs="TH Sarabun New"/>
                <w:b/>
                <w:bCs/>
                <w:i/>
                <w:color w:val="000000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="TH Sarabun New"/>
                <w:color w:val="000000"/>
              </w:rPr>
              <m:t>X</m:t>
            </m:r>
          </m:e>
        </m:acc>
      </m:oMath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lastRenderedPageBreak/>
        <w:t xml:space="preserve">= 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3.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lang w:bidi="lo-LA"/>
        </w:rPr>
        <w:t xml:space="preserve">87 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>และ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 S.D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>= 0.65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>)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</w:t>
      </w:r>
      <w:r w:rsidR="003762FC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รองลงมาได้แก่ ด้าน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การจัดการ</w:t>
      </w:r>
      <w:r w:rsidR="003762FC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ด้านสิ่งแวดล้อม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อยู่ในระดับมาก 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>(</w:t>
      </w:r>
      <m:oMath>
        <m:acc>
          <m:accPr>
            <m:chr m:val="̅"/>
            <m:ctrlPr>
              <w:rPr>
                <w:rFonts w:ascii="Cambria Math" w:hAnsi="Cambria Math" w:cs="TH Sarabun New"/>
                <w:b/>
                <w:bCs/>
                <w:i/>
                <w:color w:val="000000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="TH Sarabun New"/>
                <w:color w:val="000000"/>
              </w:rPr>
              <m:t>X</m:t>
            </m:r>
          </m:e>
        </m:acc>
      </m:oMath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= 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3.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lang w:bidi="lo-LA"/>
        </w:rPr>
        <w:t>53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>และ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 S.D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= </w:t>
      </w:r>
      <w:r w:rsidR="003762FC" w:rsidRPr="007F231E">
        <w:rPr>
          <w:rFonts w:ascii="TH Sarabun New" w:eastAsia="Calibri" w:hAnsi="TH Sarabun New" w:cs="TH Sarabun New"/>
          <w:color w:val="000000"/>
          <w:sz w:val="28"/>
          <w:szCs w:val="28"/>
          <w:lang w:bidi="ar"/>
        </w:rPr>
        <w:t>0.77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>)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และการจัดการ</w:t>
      </w:r>
      <w:r w:rsidR="003762FC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ด้านเศรษฐกิจ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อยู่ในระดับปานกลาง 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>(</w:t>
      </w:r>
      <m:oMath>
        <m:acc>
          <m:accPr>
            <m:chr m:val="̅"/>
            <m:ctrlPr>
              <w:rPr>
                <w:rFonts w:ascii="Cambria Math" w:hAnsi="Cambria Math" w:cs="TH Sarabun New"/>
                <w:b/>
                <w:bCs/>
                <w:i/>
                <w:color w:val="000000"/>
              </w:rPr>
            </m:ctrlPr>
          </m:accPr>
          <m:e>
            <m:r>
              <m:rPr>
                <m:sty m:val="p"/>
              </m:rPr>
              <w:rPr>
                <w:rFonts w:ascii="Cambria Math" w:hAnsi="Cambria Math" w:cs="TH Sarabun New"/>
                <w:color w:val="000000"/>
              </w:rPr>
              <m:t>X</m:t>
            </m:r>
          </m:e>
        </m:acc>
      </m:oMath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= 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3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lang w:bidi="lo-LA"/>
        </w:rPr>
        <w:t>.26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>และ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 S.D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= 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t>0.88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>)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</w:t>
      </w:r>
      <w:r w:rsidR="003762FC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ตามลำดับ</w:t>
      </w:r>
    </w:p>
    <w:p w14:paraId="43AB177C" w14:textId="77777777" w:rsidR="00633318" w:rsidRPr="007F231E" w:rsidRDefault="00633318" w:rsidP="002065F5">
      <w:pPr>
        <w:tabs>
          <w:tab w:val="left" w:pos="709"/>
        </w:tabs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</w:p>
    <w:p w14:paraId="15B0DB1F" w14:textId="77777777" w:rsidR="002065F5" w:rsidRPr="007F231E" w:rsidRDefault="002065F5" w:rsidP="002065F5">
      <w:pPr>
        <w:tabs>
          <w:tab w:val="left" w:pos="709"/>
        </w:tabs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  <w:r w:rsidRPr="007F231E">
        <w:rPr>
          <w:rFonts w:ascii="TH Sarabun New" w:hAnsi="TH Sarabun New" w:cs="TH Sarabun New"/>
          <w:b/>
          <w:bCs/>
          <w:color w:val="000000"/>
          <w:sz w:val="30"/>
          <w:szCs w:val="30"/>
          <w:cs/>
        </w:rPr>
        <w:t>อภิปรายผล</w:t>
      </w:r>
    </w:p>
    <w:p w14:paraId="3CD2FD64" w14:textId="77777777" w:rsidR="001A5227" w:rsidRPr="007F231E" w:rsidRDefault="00807ED8" w:rsidP="00265B6F">
      <w:pPr>
        <w:ind w:firstLine="720"/>
        <w:jc w:val="thaiDistribute"/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</w:rPr>
      </w:pPr>
      <w:r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1</w:t>
      </w:r>
      <w:r w:rsidR="00951686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. 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ศักยภาพแหล่งท่องเที่ยวเชิงวัฒนธรรม วัดหนองลำจันท์ 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บ้านหนองลำจันท์ เมืองจำพอน แขวงสะหวันนะเขต สปป. ลาว 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ผลการวิจัยพบว่า 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lang w:bidi="lo-LA"/>
        </w:rPr>
        <w:t>1)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 </w:t>
      </w:r>
      <w:r w:rsidR="001A5227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ด้านสิ่งดึงดูดใจด้านการท่องเที่ยว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ภาพรวมอยู่ในระดับ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มาก 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เนื่องจาก 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แหล่งท่องเที่ยวเชิงวัฒนธรรม วัดหนองลำจันท์เป็นสถานที่ที่มีความงดงามทางเอกลักษณ์เฉพาะและ</w:t>
      </w:r>
      <w:proofErr w:type="spellStart"/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ศิลป</w:t>
      </w:r>
      <w:proofErr w:type="spellEnd"/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วัฒนธรรมประเพณี 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cs/>
        </w:rPr>
        <w:t>เป็นสถาปัตยกรรมสิ่งปลุกสร้างในอดีต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 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มี</w:t>
      </w:r>
      <w:r w:rsidR="001A5227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ความผูกพันต่อวิถีชีวีตของคนในชุมชนท้องถิ่น มี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ความเชื่อ และพิธีกรรมทางศาสนาที่สำคัญที่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คนใน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>ชุมชนมีการสืบ</w:t>
      </w:r>
      <w:r w:rsidR="001A5227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สานวัฒนธรรมประเพณี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>มาอย่างช้านาน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ทำให้เป็นที่หน้าสนใจสำหรับผู้ที่เดินทางมาท่องเที่ยว สอดคล้องกับผลการศึกษาของ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 </w:t>
      </w:r>
      <w:r w:rsidR="00BA63F6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fldChar w:fldCharType="begin">
          <w:fldData xml:space="preserve">PEVuZE5vdGU+PENpdGUgQXV0aG9yWWVhcj0iMSI+PEF1dGhvcj7guJfguLHguKjguJnguLLguKfg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</w:fldData>
        </w:fldChar>
      </w:r>
      <w:r w:rsidR="00FC351B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instrText xml:space="preserve"> ADDIN EN.CITE </w:instrText>
      </w:r>
      <w:r w:rsidR="00FC351B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fldChar w:fldCharType="begin">
          <w:fldData xml:space="preserve">PEVuZE5vdGU+PENpdGUgQXV0aG9yWWVhcj0iMSI+PEF1dGhvcj7guJfguLHguKjguJnguLLguKfg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</w:fldData>
        </w:fldChar>
      </w:r>
      <w:r w:rsidR="00FC351B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instrText xml:space="preserve"> ADDIN EN.CITE.DATA </w:instrText>
      </w:r>
      <w:r w:rsidR="00FC351B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</w:r>
      <w:r w:rsidR="00FC351B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fldChar w:fldCharType="end"/>
      </w:r>
      <w:r w:rsidR="00BA63F6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</w:r>
      <w:r w:rsidR="00BA63F6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fldChar w:fldCharType="separate"/>
      </w:r>
      <w:r w:rsidR="00FC351B" w:rsidRPr="007F231E">
        <w:rPr>
          <w:rFonts w:ascii="TH Sarabun New" w:eastAsia="Times New Roman" w:hAnsi="TH Sarabun New" w:cs="TH Sarabun New"/>
          <w:noProof/>
          <w:color w:val="000000"/>
          <w:sz w:val="30"/>
          <w:szCs w:val="28"/>
          <w:cs/>
        </w:rPr>
        <w:t>ทัศนาวลัย</w:t>
      </w:r>
      <w:r w:rsidR="00FC351B" w:rsidRPr="007F231E">
        <w:rPr>
          <w:rFonts w:ascii="TH Sarabun New" w:eastAsia="Times New Roman" w:hAnsi="TH Sarabun New" w:cs="TH Sarabun New"/>
          <w:noProof/>
          <w:color w:val="000000"/>
          <w:sz w:val="28"/>
          <w:szCs w:val="28"/>
          <w:cs/>
        </w:rPr>
        <w:t xml:space="preserve"> </w:t>
      </w:r>
      <w:r w:rsidR="00FC351B" w:rsidRPr="007F231E">
        <w:rPr>
          <w:rFonts w:ascii="TH Sarabun New" w:eastAsia="Times New Roman" w:hAnsi="TH Sarabun New" w:cs="TH Sarabun New"/>
          <w:noProof/>
          <w:color w:val="000000"/>
          <w:sz w:val="30"/>
          <w:szCs w:val="28"/>
          <w:cs/>
        </w:rPr>
        <w:t>ตันติเอกรัตน์</w:t>
      </w:r>
      <w:r w:rsidR="00FC351B" w:rsidRPr="007F231E">
        <w:rPr>
          <w:rFonts w:ascii="TH Sarabun New" w:eastAsia="Times New Roman" w:hAnsi="TH Sarabun New" w:cs="TH Sarabun New"/>
          <w:noProof/>
          <w:color w:val="000000"/>
          <w:sz w:val="28"/>
          <w:szCs w:val="28"/>
          <w:cs/>
        </w:rPr>
        <w:t xml:space="preserve"> </w:t>
      </w:r>
      <w:r w:rsidR="00FC351B" w:rsidRPr="007F231E">
        <w:rPr>
          <w:rFonts w:ascii="TH Sarabun New" w:eastAsia="Times New Roman" w:hAnsi="TH Sarabun New" w:cs="TH Sarabun New"/>
          <w:noProof/>
          <w:color w:val="000000"/>
          <w:sz w:val="30"/>
          <w:szCs w:val="28"/>
          <w:cs/>
        </w:rPr>
        <w:t>ชฎาวรรณ</w:t>
      </w:r>
      <w:r w:rsidR="00FC351B" w:rsidRPr="007F231E">
        <w:rPr>
          <w:rFonts w:ascii="TH Sarabun New" w:eastAsia="Times New Roman" w:hAnsi="TH Sarabun New" w:cs="TH Sarabun New"/>
          <w:noProof/>
          <w:color w:val="000000"/>
          <w:sz w:val="28"/>
          <w:szCs w:val="28"/>
          <w:cs/>
        </w:rPr>
        <w:t xml:space="preserve"> </w:t>
      </w:r>
      <w:r w:rsidR="00FC351B" w:rsidRPr="007F231E">
        <w:rPr>
          <w:rFonts w:ascii="TH Sarabun New" w:eastAsia="Times New Roman" w:hAnsi="TH Sarabun New" w:cs="TH Sarabun New"/>
          <w:noProof/>
          <w:color w:val="000000"/>
          <w:sz w:val="30"/>
          <w:szCs w:val="28"/>
          <w:cs/>
        </w:rPr>
        <w:t>ศิริจารุกุล</w:t>
      </w:r>
      <w:r w:rsidR="00FC351B" w:rsidRPr="007F231E">
        <w:rPr>
          <w:rFonts w:ascii="TH Sarabun New" w:eastAsia="Times New Roman" w:hAnsi="TH Sarabun New" w:cs="TH Sarabun New"/>
          <w:noProof/>
          <w:color w:val="000000"/>
          <w:sz w:val="28"/>
          <w:szCs w:val="28"/>
          <w:cs/>
        </w:rPr>
        <w:t xml:space="preserve"> (</w:t>
      </w:r>
      <w:r w:rsidR="00FC351B" w:rsidRPr="007F231E">
        <w:rPr>
          <w:rFonts w:ascii="TH Sarabun New" w:eastAsia="Times New Roman" w:hAnsi="TH Sarabun New" w:cs="TH Sarabun New"/>
          <w:noProof/>
          <w:color w:val="000000"/>
          <w:sz w:val="28"/>
          <w:szCs w:val="28"/>
        </w:rPr>
        <w:t xml:space="preserve">2565:  </w:t>
      </w:r>
      <w:r w:rsidR="00FC351B" w:rsidRPr="007F231E">
        <w:rPr>
          <w:rFonts w:ascii="TH Sarabun New" w:eastAsia="Times New Roman" w:hAnsi="TH Sarabun New" w:cs="TH Sarabun New"/>
          <w:noProof/>
          <w:color w:val="000000"/>
          <w:sz w:val="30"/>
          <w:szCs w:val="28"/>
        </w:rPr>
        <w:t>172-187</w:t>
      </w:r>
      <w:r w:rsidR="00FC351B" w:rsidRPr="007F231E">
        <w:rPr>
          <w:rFonts w:ascii="TH Sarabun New" w:eastAsia="Times New Roman" w:hAnsi="TH Sarabun New" w:cs="TH Sarabun New"/>
          <w:noProof/>
          <w:color w:val="000000"/>
          <w:sz w:val="28"/>
          <w:szCs w:val="28"/>
        </w:rPr>
        <w:t>)</w:t>
      </w:r>
      <w:r w:rsidR="00BA63F6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fldChar w:fldCharType="end"/>
      </w:r>
      <w:r w:rsidR="00BA63F6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ศึกษา เรี่องการวิเคราะห์องค์ประกอบศักยภาพการจัดการแหล่งท่องเที่ยวเชิงวัฒนธรรมอาหารมรดกหมูย่างเมืองตรังเพื่อการเรียนรู้บนเศรษฐกิจสร้างสรรค์ ที่พบว่า ศักยภาพในการดึงดูดใจด้านการท่องเที่ยวภาพรวมอยู่ในระดับมาก เนื่องจาก 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 xml:space="preserve">ผู้มีส่วนได้ส่วนเสียและผู้ที่เกี่ยวข้องได้ให้ความคิดเห็นว่า </w:t>
      </w:r>
      <w:r w:rsidR="001A5227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สิ่งดึงดูดใจด้านการท่องเที่ยว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ที่สำคัญนั้น คือ 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>คุณค่าทาง</w:t>
      </w:r>
      <w:proofErr w:type="spellStart"/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>ศิลป</w:t>
      </w:r>
      <w:proofErr w:type="spellEnd"/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>วัฒนธรรมของแหล่งท่องเที่ยว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มี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>ความเป็นเอกลักษณ์ ความเป็นมาและการสืบสานวัฒนธรรมประเพณี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>ความงดงามทาง</w:t>
      </w:r>
      <w:proofErr w:type="spellStart"/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>ศิลป</w:t>
      </w:r>
      <w:proofErr w:type="spellEnd"/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>วัฒนธรรมและเอกลักษณ์ของชุมชน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>ความผูกพันต่อวิถีชีวิตของคนชุมชนท้องถิ่นกับ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แหล่งท่องเที่ยวและคนในชุมชนยังคงมี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>การสืบทอดภูมิปัญญาและองค์ความรู้อย่างต่อเนื่อง</w:t>
      </w:r>
      <w:r w:rsidR="00951686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lang w:bidi="lo-LA"/>
        </w:rPr>
        <w:t xml:space="preserve"> 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lang w:bidi="lo-LA"/>
        </w:rPr>
        <w:t xml:space="preserve">2) </w:t>
      </w:r>
      <w:r w:rsidR="001A5227" w:rsidRPr="007A3AB0">
        <w:rPr>
          <w:rFonts w:ascii="TH Sarabun New" w:eastAsia="Calibri" w:hAnsi="TH Sarabun New" w:cs="TH Sarabun New"/>
          <w:sz w:val="28"/>
          <w:szCs w:val="28"/>
          <w:cs/>
        </w:rPr>
        <w:t>การบริหารจัดการด้านการท่องเที่ยว</w:t>
      </w:r>
      <w:r w:rsidR="001A5227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 xml:space="preserve"> 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ภาพรวมอยู่ในระดับ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มาก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ทั้งนี้เป็นเพราะคนในชุมชนให้ความสำคัญใน</w:t>
      </w:r>
      <w:r w:rsidR="001A5227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การพื้นฟูแหล่งท่องเที่ยว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มีแผนเพื่อบริหารจัดการแหล่งท่องเที่ยว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โดยการมอบหมายงานที่ต้องทำให้กับคนในชุมชน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cs/>
        </w:rPr>
        <w:t>เพื่อทำหน้าที่หรือปฏิบัติตามแผน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ที่กำหมดไว้และมีแบบแผนในการ</w:t>
      </w:r>
      <w:r w:rsidR="001A5227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ใช้ประโยชน์พื้นที่ของแหล่งท่องเที่ยวอย่างเหมาะสม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เนื่องจาก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แหล่งท่องเที่ยวเชิงวัฒนธรรม วัดหนองลำจันท์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มีบทบาทสำคัญต่อกับนักท่องเที่ยวในการเลือกเดินทางเข้ามาท่องเที่ยวในพื้นที่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แหล่งท่องเที่ยวเชิงวัฒนธรรม วัดหนองลำจันท์ 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บ้านหนองลำจันท์ เมืองจำพอน แขวงสะหวันนะเขต สปป. ลาว 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สอดคล้องกับผลการศึกษาของ</w:t>
      </w:r>
      <w:r w:rsidR="00CD676F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 </w:t>
      </w:r>
      <w:r w:rsidR="00CD676F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fldChar w:fldCharType="begin">
          <w:fldData xml:space="preserve">PEVuZE5vdGU+PENpdGUgQXV0aG9yWWVhcj0iMSI+PEF1dGhvcj7guJPguLHguJDguJ7guKMg4Lig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</w:fldData>
        </w:fldChar>
      </w:r>
      <w:r w:rsidR="00FC351B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instrText xml:space="preserve"> ADDIN EN.CITE </w:instrText>
      </w:r>
      <w:r w:rsidR="00FC351B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fldChar w:fldCharType="begin">
          <w:fldData xml:space="preserve">PEVuZE5vdGU+PENpdGUgQXV0aG9yWWVhcj0iMSI+PEF1dGhvcj7guJPguLHguJDguJ7guKMg4Lig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</w:fldData>
        </w:fldChar>
      </w:r>
      <w:r w:rsidR="00FC351B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instrText xml:space="preserve"> ADDIN EN.CITE.DATA </w:instrText>
      </w:r>
      <w:r w:rsidR="00FC351B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</w:r>
      <w:r w:rsidR="00FC351B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fldChar w:fldCharType="end"/>
      </w:r>
      <w:r w:rsidR="00CD676F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</w:r>
      <w:r w:rsidR="00CD676F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fldChar w:fldCharType="separate"/>
      </w:r>
      <w:r w:rsidR="00FC351B" w:rsidRPr="007F231E">
        <w:rPr>
          <w:rFonts w:ascii="TH Sarabun New" w:eastAsia="Times New Roman" w:hAnsi="TH Sarabun New" w:cs="TH Sarabun New"/>
          <w:noProof/>
          <w:color w:val="000000"/>
          <w:sz w:val="30"/>
          <w:szCs w:val="28"/>
          <w:cs/>
        </w:rPr>
        <w:t>ณัฐพร</w:t>
      </w:r>
      <w:r w:rsidR="00FC351B" w:rsidRPr="007F231E">
        <w:rPr>
          <w:rFonts w:ascii="TH Sarabun New" w:eastAsia="Times New Roman" w:hAnsi="TH Sarabun New" w:cs="TH Sarabun New"/>
          <w:noProof/>
          <w:color w:val="000000"/>
          <w:sz w:val="28"/>
          <w:szCs w:val="28"/>
          <w:cs/>
        </w:rPr>
        <w:t xml:space="preserve"> </w:t>
      </w:r>
      <w:r w:rsidR="00FC351B" w:rsidRPr="007F231E">
        <w:rPr>
          <w:rFonts w:ascii="TH Sarabun New" w:eastAsia="Times New Roman" w:hAnsi="TH Sarabun New" w:cs="TH Sarabun New"/>
          <w:noProof/>
          <w:color w:val="000000"/>
          <w:sz w:val="30"/>
          <w:szCs w:val="28"/>
          <w:cs/>
        </w:rPr>
        <w:t>ภูแต้มนิล</w:t>
      </w:r>
      <w:r w:rsidR="00FC351B" w:rsidRPr="007F231E">
        <w:rPr>
          <w:rFonts w:ascii="TH Sarabun New" w:eastAsia="Times New Roman" w:hAnsi="TH Sarabun New" w:cs="TH Sarabun New"/>
          <w:noProof/>
          <w:color w:val="000000"/>
          <w:sz w:val="28"/>
          <w:szCs w:val="28"/>
          <w:cs/>
        </w:rPr>
        <w:t xml:space="preserve">  และคณะ (2565:  270-286)</w:t>
      </w:r>
      <w:r w:rsidR="00CD676F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fldChar w:fldCharType="end"/>
      </w:r>
      <w:r w:rsidR="00CD676F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ศึกษาเรื่อง ปัจจัยส่งผลต่อการจัดการแหล่งท่องเที่ยวเชิงวัฒนธรรม กรณีศึกษาวัดแหล่งท่องเที่ยวในจังหวัดกาฬสินธุ์ ที่พบว่า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>ด้านการบริหารและการจัดการ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แหล่งท่องเที่ยว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>เชิงวัฒนธรรมนั้น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มีความสำคัญต่อการเลือกเข้ามาท่องเที่ยวเชิงวัฒนธรรมเป็นอย่างมาก เช่น การมี</w:t>
      </w:r>
      <w:proofErr w:type="spellStart"/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ศิลป</w:t>
      </w:r>
      <w:proofErr w:type="spellEnd"/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วัฒนธรรมความเป็นเอกลักษณ์เฉพาะตัว ความงดงามด้าน</w:t>
      </w:r>
      <w:proofErr w:type="spellStart"/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ศิลป</w:t>
      </w:r>
      <w:proofErr w:type="spellEnd"/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วัฒนธรรม มีความเป็นมาทางด้านประวัติศาสตร์ วัฒนธรรมที่สืบค้นได้ ผนวกกับทรัพยากรการท่องเที่ยวของสถานที่นั้น</w:t>
      </w:r>
      <w:r w:rsidR="00131F46" w:rsidRPr="007F231E">
        <w:rPr>
          <w:rFonts w:ascii="TH Sarabun New" w:eastAsia="Times New Roman" w:hAnsi="TH Sarabun New" w:cs="TH Sarabun New" w:hint="cs"/>
          <w:color w:val="000000"/>
          <w:sz w:val="28"/>
          <w:szCs w:val="28"/>
          <w:cs/>
        </w:rPr>
        <w:t xml:space="preserve"> 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ๆ ที่มีความอุดมสมบูรณ์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 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>การอนุรักษ์ รักษาต้นทุนทางทรัพยากรต่าง</w:t>
      </w:r>
      <w:r w:rsidR="00131F46" w:rsidRPr="007F231E">
        <w:rPr>
          <w:rFonts w:ascii="TH Sarabun New" w:hAnsi="TH Sarabun New" w:cs="TH Sarabun New" w:hint="cs"/>
          <w:color w:val="000000"/>
          <w:sz w:val="28"/>
          <w:szCs w:val="28"/>
          <w:shd w:val="clear" w:color="auto" w:fill="FFFFFF"/>
          <w:cs/>
        </w:rPr>
        <w:t xml:space="preserve"> 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>ๆ ให้คงอยู่และดีขึ้นและมีการบริหารจัดการที่ดีคือ แหล่งท่องเที่ยวมีการวางแผน/การกำหนดขอบเขตการใช้ประโยชน์ในพื้นที่ได้อย่างเหมาะสม</w:t>
      </w:r>
      <w:r w:rsidR="00951686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 xml:space="preserve"> และ 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lang w:bidi="lo-LA"/>
        </w:rPr>
        <w:t xml:space="preserve">3) </w:t>
      </w:r>
      <w:r w:rsidR="001A5227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การรองรับด้านการท่องเที่ยว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 xml:space="preserve"> 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ภาพรวมอยู่ในระดับ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ปานกลาง 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ถึงแม้ว่ารัฐมีนโยบายส่งเสริมการท่องเที่ยวเชิงวัฒนธรรมก็ตาม แต่เห็นว่า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แหล่งท่องเที่ยวเชิงวัฒนธรรม วัดหนองลำจันท์ 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ยังไม่มีความพร้อมในด้านสถานที่</w:t>
      </w:r>
      <w:r w:rsidR="001A5227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รองรับด้านการท่องเที่ยว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 xml:space="preserve"> เช่น ยังไม่มี</w:t>
      </w:r>
      <w:r w:rsidR="001A5227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 xml:space="preserve">ร้านขายของทีระลึก ร้านค้าผลิตภัณฑ์ชุมชน 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ระบบสาธารณูปโภค เช่น ไฟฟ้า น้ำประปา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ยังไม่ได้มาตฐาน สิ่งอำนวนความสะดวกขั้นพื้นฐาน อาทิเช่น ห้องน้ำ ที่พัก ที่จอดรถ เพื่อรองรับนักท่องเที่ยวที่จะเข้ามายังไม่ได้มาตรฐาน ดังนั้น 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ควรมีการปรับปรุง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ด้าน</w:t>
      </w:r>
      <w:r w:rsidR="001A5227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สิ่งรองรับและสิ่งอำนวยความสะดวกด้านการท่องเที่ยว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 xml:space="preserve"> 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cs/>
        </w:rPr>
        <w:t>เพื่อให้บริการการท่องเที่ยวที่ได้มาตรฐาน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สอดคล้องกับผลการศึกษาของ </w:t>
      </w:r>
      <w:r w:rsidR="00265B6F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</w:rPr>
        <w:fldChar w:fldCharType="begin">
          <w:fldData xml:space="preserve">PEVuZE5vdGU+PENpdGUgQXV0aG9yWWVhcj0iMSI+PEF1dGhvcj7guKfguIfguKjguYzguJjguLXg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</w:fldData>
        </w:fldChar>
      </w:r>
      <w:r w:rsidR="00334C09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</w:rPr>
        <w:instrText xml:space="preserve"> ADDIN EN.CITE </w:instrText>
      </w:r>
      <w:r w:rsidR="00334C09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</w:rPr>
        <w:fldChar w:fldCharType="begin">
          <w:fldData xml:space="preserve">PEVuZE5vdGU+PENpdGUgQXV0aG9yWWVhcj0iMSI+PEF1dGhvcj7guKfguIfguKjguYzguJjguLXg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</w:fldData>
        </w:fldChar>
      </w:r>
      <w:r w:rsidR="00334C09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</w:rPr>
        <w:instrText xml:space="preserve"> ADDIN EN.CITE.DATA </w:instrText>
      </w:r>
      <w:r w:rsidR="00334C09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</w:rPr>
      </w:r>
      <w:r w:rsidR="00334C09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</w:rPr>
        <w:fldChar w:fldCharType="end"/>
      </w:r>
      <w:r w:rsidR="00265B6F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</w:rPr>
      </w:r>
      <w:r w:rsidR="00265B6F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</w:rPr>
        <w:fldChar w:fldCharType="separate"/>
      </w:r>
      <w:r w:rsidR="00334C09" w:rsidRPr="007F231E">
        <w:rPr>
          <w:rFonts w:ascii="TH Sarabun New" w:hAnsi="TH Sarabun New" w:cs="TH Sarabun New"/>
          <w:noProof/>
          <w:color w:val="000000"/>
          <w:sz w:val="30"/>
          <w:szCs w:val="28"/>
          <w:shd w:val="clear" w:color="auto" w:fill="FFFFFF"/>
          <w:cs/>
        </w:rPr>
        <w:t>วงศ์ธีรา</w:t>
      </w:r>
      <w:r w:rsidR="00334C09" w:rsidRPr="007F231E">
        <w:rPr>
          <w:rFonts w:ascii="TH Sarabun New" w:hAnsi="TH Sarabun New" w:cs="TH Sarabun New"/>
          <w:noProof/>
          <w:color w:val="000000"/>
          <w:sz w:val="28"/>
          <w:szCs w:val="28"/>
          <w:shd w:val="clear" w:color="auto" w:fill="FFFFFF"/>
          <w:cs/>
        </w:rPr>
        <w:t xml:space="preserve"> </w:t>
      </w:r>
      <w:r w:rsidR="00334C09" w:rsidRPr="007F231E">
        <w:rPr>
          <w:rFonts w:ascii="TH Sarabun New" w:hAnsi="TH Sarabun New" w:cs="TH Sarabun New"/>
          <w:noProof/>
          <w:color w:val="000000"/>
          <w:sz w:val="30"/>
          <w:szCs w:val="28"/>
          <w:shd w:val="clear" w:color="auto" w:fill="FFFFFF"/>
          <w:cs/>
        </w:rPr>
        <w:t>สุวรรณิน</w:t>
      </w:r>
      <w:r w:rsidR="00334C09" w:rsidRPr="007F231E">
        <w:rPr>
          <w:rFonts w:ascii="TH Sarabun New" w:hAnsi="TH Sarabun New" w:cs="TH Sarabun New"/>
          <w:noProof/>
          <w:color w:val="000000"/>
          <w:sz w:val="28"/>
          <w:szCs w:val="28"/>
          <w:shd w:val="clear" w:color="auto" w:fill="FFFFFF"/>
          <w:cs/>
        </w:rPr>
        <w:t xml:space="preserve"> (</w:t>
      </w:r>
      <w:r w:rsidR="00334C09" w:rsidRPr="007F231E">
        <w:rPr>
          <w:rFonts w:ascii="TH Sarabun New" w:hAnsi="TH Sarabun New" w:cs="TH Sarabun New"/>
          <w:noProof/>
          <w:color w:val="000000"/>
          <w:sz w:val="30"/>
          <w:szCs w:val="28"/>
          <w:shd w:val="clear" w:color="auto" w:fill="FFFFFF"/>
        </w:rPr>
        <w:t>2557</w:t>
      </w:r>
      <w:r w:rsidR="00334C09" w:rsidRPr="007F231E">
        <w:rPr>
          <w:rFonts w:ascii="TH Sarabun New" w:hAnsi="TH Sarabun New" w:cs="TH Sarabun New"/>
          <w:noProof/>
          <w:color w:val="000000"/>
          <w:sz w:val="28"/>
          <w:szCs w:val="28"/>
          <w:shd w:val="clear" w:color="auto" w:fill="FFFFFF"/>
        </w:rPr>
        <w:t>:  64-82)</w:t>
      </w:r>
      <w:r w:rsidR="00265B6F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</w:rPr>
        <w:fldChar w:fldCharType="end"/>
      </w:r>
      <w:r w:rsidR="00265B6F" w:rsidRPr="007F231E">
        <w:rPr>
          <w:rFonts w:ascii="TH Sarabun New" w:hAnsi="TH Sarabun New" w:cs="TH Sarabun New" w:hint="cs"/>
          <w:color w:val="000000"/>
          <w:sz w:val="28"/>
          <w:szCs w:val="28"/>
          <w:shd w:val="clear" w:color="auto" w:fill="FFFFFF"/>
          <w:cs/>
        </w:rPr>
        <w:t xml:space="preserve"> 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ศึกษาเรื่อง 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>การศึกษาศักยภาพการท่องเที่ยวเชิงวัฒนธรรมของวัดในจังหวัดปทุมธานี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พบว่า 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ศักยภาพแหล่งท่องเที่ยวด้านการให้บริการของวัดในปทุมธานีโดยภาพ พบว่า ยังควรปรับปรุงอีกหลายด้านเพราะจากสภาพทั่วไปของวัดในจังหวัดปทุมธานีมีการพัฒนาในเรื่องการให้บริการการท่องเที่ยวยังไม่ได้มาตรฐาน วัดในจังหวัดปทุมธานีส่วนใหญ่ยังไม่มีร้านค้าขาย ภายในวัด ทั้งนี้อาจจะเป็นเพราะว่าวัดในจังหวัดปทุมธานียังมีนักท่องเที่ยวน้อยจึงไม่มีการค้าภายในวัดยกเว้นวัดศาลเจ้าที่มีชื่อเสียงเพราะมีตลาดนัด ขายของอร่อย เช่น กุยช่าย ก๋วยเตี๋ยวหมู ขนมเบื้อง ขนมไทย ฯลฯ แต่สำหรับวัดอื่น นักท่องเที่ยวสามารถหาร้านสะดวกซื้อ ร้านค้า ร้านอาหาร เครื่องดื่ม จากชุมชนที่ใกล้เคียง</w:t>
      </w:r>
    </w:p>
    <w:p w14:paraId="054FC9F6" w14:textId="77777777" w:rsidR="00DB4909" w:rsidRPr="007F231E" w:rsidRDefault="00951686" w:rsidP="00010FE7">
      <w:pPr>
        <w:ind w:firstLine="567"/>
        <w:jc w:val="thaiDistribute"/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</w:pP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2. 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การจัดการแหล่งท่องเที่ยวเชิงวัฒนธรรม วัดหนองลำจันท์ บ้านหนองลำจันท์ เมืองจำพอน แขวงสะหวันนะเขต สปป. ลาว พบว่า 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lang w:bidi="lo-LA"/>
        </w:rPr>
        <w:t xml:space="preserve">1) 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การจัดการด้านสังคม และวัฒนธรร ภาพรวมอยู่ในระดับมาก </w:t>
      </w:r>
      <w:r w:rsidR="00704E00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ดังนั้น 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เพื่อยกระดับ</w:t>
      </w:r>
      <w:r w:rsidR="00704E00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ศักยภาพ</w:t>
      </w:r>
      <w:r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แหล่งท่องเที่ยวเชิงวัฒนธรรม วัดหนองลำ</w:t>
      </w:r>
      <w:r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lastRenderedPageBreak/>
        <w:t>จันท์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คนในชุมชน</w:t>
      </w:r>
      <w:r w:rsidR="00704E00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จ</w:t>
      </w:r>
      <w:r w:rsidR="0040371E">
        <w:rPr>
          <w:rFonts w:ascii="TH Sarabun New" w:eastAsia="Calibri" w:hAnsi="TH Sarabun New" w:cs="TH Sarabun New" w:hint="cs"/>
          <w:color w:val="000000"/>
          <w:spacing w:val="-4"/>
          <w:sz w:val="28"/>
          <w:szCs w:val="28"/>
          <w:cs/>
        </w:rPr>
        <w:t>ึง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ร่วมกันใน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อนุรักษ์ศิลปะระวัฒนธรรม ประเพณี วิถีชีวิต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อันเป็น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เอกลักษณ์อันดีงาม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ของชุมชน</w:t>
      </w:r>
      <w:r w:rsidR="00704E00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</w:t>
      </w:r>
      <w:r w:rsidR="00704E00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แหล่งท่องเที่ยวเชิงวัฒนธรรม วัดหนองลำจันท์เป็นสถานที่หลอมรวมจิตใจ</w:t>
      </w:r>
      <w:r w:rsidR="00704E00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ของคนในชุมชน</w:t>
      </w:r>
      <w:r w:rsidR="00704E00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และยังเป็นสถานที่ที่ทำให้</w:t>
      </w:r>
      <w:r w:rsidR="00704E00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คนในชุมชนได้มีโอกาสได้ทำกิจกรรมร่วมกัน</w:t>
      </w:r>
      <w:r w:rsidR="00F73076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ส่งผลให้ชุมชนมีความสหงบปลอดภัย </w:t>
      </w:r>
      <w:r w:rsidR="00F73076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และ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ไม่มีปัญหาอาชญากรรม คัดแย้งกับ</w:t>
      </w:r>
      <w:r w:rsidR="00010FE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t xml:space="preserve"> </w:t>
      </w:r>
      <w:r w:rsidR="00010FE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fldChar w:fldCharType="begin">
          <w:fldData xml:space="preserve">PEVuZE5vdGU+PENpdGUgQXV0aG9yWWVhcj0iMSI+PEF1dGhvcj7guJ7guKPguLDguKHguKvguLLg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</w:fldData>
        </w:fldChar>
      </w:r>
      <w:r w:rsidR="00334C09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instrText xml:space="preserve"> ADDIN EN.CITE </w:instrText>
      </w:r>
      <w:r w:rsidR="00334C09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fldChar w:fldCharType="begin">
          <w:fldData xml:space="preserve">PEVuZE5vdGU+PENpdGUgQXV0aG9yWWVhcj0iMSI+PEF1dGhvcj7guJ7guKPguLDguKHguKvguLLg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</w:fldData>
        </w:fldChar>
      </w:r>
      <w:r w:rsidR="00334C09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instrText xml:space="preserve"> ADDIN EN.CITE.DATA </w:instrText>
      </w:r>
      <w:r w:rsidR="00334C09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</w:r>
      <w:r w:rsidR="00334C09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fldChar w:fldCharType="end"/>
      </w:r>
      <w:r w:rsidR="00010FE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</w:r>
      <w:r w:rsidR="00010FE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fldChar w:fldCharType="separate"/>
      </w:r>
      <w:r w:rsidR="00334C09" w:rsidRPr="007F231E">
        <w:rPr>
          <w:rFonts w:ascii="TH Sarabun New" w:eastAsia="Calibri" w:hAnsi="TH Sarabun New" w:cs="TH Sarabun New"/>
          <w:noProof/>
          <w:color w:val="000000"/>
          <w:spacing w:val="-4"/>
          <w:sz w:val="30"/>
          <w:szCs w:val="28"/>
          <w:cs/>
        </w:rPr>
        <w:t>พระมหาบุญไทย</w:t>
      </w:r>
      <w:r w:rsidR="00334C09" w:rsidRPr="007F231E">
        <w:rPr>
          <w:rFonts w:ascii="TH Sarabun New" w:eastAsia="Calibri" w:hAnsi="TH Sarabun New" w:cs="TH Sarabun New"/>
          <w:noProof/>
          <w:color w:val="000000"/>
          <w:spacing w:val="-4"/>
          <w:sz w:val="28"/>
          <w:szCs w:val="28"/>
          <w:cs/>
        </w:rPr>
        <w:t xml:space="preserve"> </w:t>
      </w:r>
      <w:r w:rsidR="00334C09" w:rsidRPr="007F231E">
        <w:rPr>
          <w:rFonts w:ascii="TH Sarabun New" w:eastAsia="Calibri" w:hAnsi="TH Sarabun New" w:cs="TH Sarabun New"/>
          <w:noProof/>
          <w:color w:val="000000"/>
          <w:spacing w:val="-4"/>
          <w:sz w:val="30"/>
          <w:szCs w:val="28"/>
          <w:cs/>
        </w:rPr>
        <w:t>ปุญฺญมโน</w:t>
      </w:r>
      <w:r w:rsidR="00334C09" w:rsidRPr="007F231E">
        <w:rPr>
          <w:rFonts w:ascii="TH Sarabun New" w:eastAsia="Calibri" w:hAnsi="TH Sarabun New" w:cs="TH Sarabun New"/>
          <w:noProof/>
          <w:color w:val="000000"/>
          <w:spacing w:val="-4"/>
          <w:sz w:val="28"/>
          <w:szCs w:val="28"/>
          <w:cs/>
        </w:rPr>
        <w:t xml:space="preserve">  และคณะ (2565:  65-79)</w:t>
      </w:r>
      <w:r w:rsidR="00010FE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fldChar w:fldCharType="end"/>
      </w:r>
      <w:r w:rsidR="00010FE7" w:rsidRPr="007F231E">
        <w:rPr>
          <w:rFonts w:ascii="TH Sarabun New" w:eastAsia="Calibri" w:hAnsi="TH Sarabun New" w:cs="TH Sarabun New" w:hint="cs"/>
          <w:color w:val="000000"/>
          <w:spacing w:val="-4"/>
          <w:sz w:val="28"/>
          <w:szCs w:val="28"/>
          <w:cs/>
        </w:rPr>
        <w:t xml:space="preserve"> 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ศึกษาเรื่อง การจัดการแหล่งท่องเที่ยวเชิงวัฒนธรรมในเขตภาคกลางปริมณฑล ผลการศึกษา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พบว่า สภาพปัญหาของแหล่งท่องเที่ยวเชิงวัฒนธรรมในเขตภาดกลางปริมณฑล </w:t>
      </w:r>
      <w:r w:rsidR="00F73076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ยัง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ขาดการดูแลรักษา ขาดการพื้นฟู ขาดการสารต่อจากรุ่นสู่รุ่น การจัดการแหล่งท่องเที่ยวแต่ระแห่งยังเป็นในลักษณะต่างคนต่างทำ</w:t>
      </w:r>
      <w:r w:rsidR="009F532C" w:rsidRPr="007F231E">
        <w:rPr>
          <w:rFonts w:ascii="TH Sarabun New" w:eastAsia="Times New Roman" w:hAnsi="TH Sarabun New" w:cs="TH Sarabun New"/>
          <w:color w:val="000000"/>
          <w:sz w:val="28"/>
          <w:szCs w:val="28"/>
          <w:lang w:bidi="lo-LA"/>
        </w:rPr>
        <w:t xml:space="preserve"> 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lang w:bidi="lo-LA"/>
        </w:rPr>
        <w:t xml:space="preserve">2) 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กานจัดการด้านสิ่งแวดล้อม ภาพรวมอยู่ในระดับมาก </w:t>
      </w:r>
      <w:r w:rsidR="00120F3A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เห็นได้ว่า </w:t>
      </w:r>
      <w:r w:rsidR="000B24C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ชุมชนให้ความสำคัญใน</w:t>
      </w:r>
      <w:r w:rsidR="00606BF4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ด้าน</w:t>
      </w:r>
      <w:r w:rsidR="000B24C7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การอนุรักษ์วัฒนธรรมดังเดิม</w:t>
      </w:r>
      <w:r w:rsidR="00606BF4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120F3A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มี่</w:t>
      </w:r>
      <w:r w:rsidR="000B24C7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การจัดการขยะในแหล่งท่องเที่ยว</w:t>
      </w:r>
      <w:r w:rsidR="000B24C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และ</w:t>
      </w:r>
      <w:r w:rsidR="00606BF4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กำหนด</w:t>
      </w:r>
      <w:r w:rsidR="000B24C7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มาดตะการควบคุมดูแลหรือจัดการสิ่งแวดล้อม</w:t>
      </w:r>
      <w:r w:rsidR="000B24C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ในพื้นที่ของแหล่งท่องเที่ยวเชิงวัฒนธรรม วัดหนองลำจันท์</w:t>
      </w:r>
      <w:r w:rsidR="00606BF4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เพื่อให้มีสภาพแวดล้อมที่ดี และดึงดูดนักท่องเที่ยวให้เดินทางมาท่องเที่ยวเพิ่มมากขึ้น</w:t>
      </w:r>
      <w:r w:rsidR="00120F3A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 </w:t>
      </w:r>
      <w:r w:rsidR="00120F3A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สอดคล้องกับ</w:t>
      </w:r>
      <w:r w:rsidR="00120F3A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ผลการศึกษาของ</w:t>
      </w:r>
      <w:r w:rsidR="00120F3A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 </w:t>
      </w:r>
      <w:r w:rsidR="00120F3A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fldChar w:fldCharType="begin"/>
      </w:r>
      <w:r w:rsidR="00334C09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instrText xml:space="preserve"> ADDIN EN.CITE &lt;EndNote&gt;&lt;Cite AuthorYear="1"&gt;&lt;Author&gt;Souvannaly Xayaseun&lt;/Author&gt;&lt;Year&gt;2560&lt;/Year&gt;&lt;RecNum&gt;132&lt;/RecNum&gt;&lt;DisplayText&gt;&lt;style size="15"&gt;Souvannaly Xayaseun&lt;/style&gt; (2560:  122-123)&lt;/DisplayText&gt;&lt;record&gt;&lt;rec-number&gt;132&lt;/rec-number&gt;&lt;foreign-keys&gt;&lt;key app="EN" db-id="tw9texavm0re5ce9a0up0stas0a9f5pxz2z9" timestamp="1689302870"&gt;132&lt;/key&gt;&lt;/foreign-keys&gt;&lt;ref-type name="Thesis"&gt;32&lt;/ref-type&gt;&lt;contributors&gt;&lt;authors&gt;&lt;author&gt;&lt;style face="normal" font="default" size="15"&gt;Souvannaly Xayaseun,&lt;/style&gt;&lt;/author&gt;&lt;/authors&gt;&lt;/contributors&gt;&lt;titles&gt;&lt;title&gt;&lt;style face="normal" font="default" charset="222" size="15"&gt;</w:instrText>
      </w:r>
      <w:r w:rsidR="00334C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instrText>การจัดการการท่องเที่ยวเชิงวัฒนธรรมอย่างยั่งยืนของบ้านธาตุอิงฮัง เมืองไกสอนพรมวิหาร แขวงสะหวันนะเขต</w:instrText>
      </w:r>
      <w:r w:rsidR="00334C09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instrText>&lt;/style&gt;&lt;/title&gt;&lt;/titles&gt;&lt;pages&gt;122-123&lt;/pages&gt;&lt;volume&gt;master&lt;/volume&gt;&lt;dates&gt;&lt;year&gt;2560&lt;/year&gt;&lt;/dates&gt;&lt;publisher&gt;&lt;style face="normal" font="default" charset="222" size="15"&gt;</w:instrText>
      </w:r>
      <w:r w:rsidR="00334C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instrText>มหาวิทยาลัยแม่โจ้</w:instrText>
      </w:r>
      <w:r w:rsidR="00334C09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instrText>&lt;/style&gt;&lt;/publisher&gt;&lt;work-type&gt;&lt;style face="normal" font="default" charset="222" size="15"&gt;</w:instrText>
      </w:r>
      <w:r w:rsidR="00334C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instrText>วิทยานิพนธ์ปริญญาโท</w:instrText>
      </w:r>
      <w:r w:rsidR="00334C09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instrText>&lt;/style&gt;&lt;/work-type&gt;&lt;urls&gt;&lt;/urls&gt;&lt;language&gt;EN&lt;/language&gt;&lt;/record&gt;&lt;/Cite&gt;&lt;/EndNote&gt;</w:instrText>
      </w:r>
      <w:r w:rsidR="00120F3A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fldChar w:fldCharType="separate"/>
      </w:r>
      <w:r w:rsidR="00334C09" w:rsidRPr="007F231E">
        <w:rPr>
          <w:rFonts w:ascii="TH Sarabun New" w:eastAsia="Times New Roman" w:hAnsi="TH Sarabun New" w:cs="TH Sarabun New"/>
          <w:noProof/>
          <w:color w:val="000000"/>
          <w:sz w:val="30"/>
          <w:szCs w:val="28"/>
        </w:rPr>
        <w:t>Souvannaly Xayaseun</w:t>
      </w:r>
      <w:r w:rsidR="00334C09" w:rsidRPr="007F231E">
        <w:rPr>
          <w:rFonts w:ascii="TH Sarabun New" w:eastAsia="Times New Roman" w:hAnsi="TH Sarabun New" w:cs="TH Sarabun New"/>
          <w:noProof/>
          <w:color w:val="000000"/>
          <w:sz w:val="28"/>
          <w:szCs w:val="28"/>
        </w:rPr>
        <w:t xml:space="preserve"> (2560:  122-123)</w:t>
      </w:r>
      <w:r w:rsidR="00120F3A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fldChar w:fldCharType="end"/>
      </w:r>
      <w:r w:rsidR="002C2720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 </w:t>
      </w:r>
      <w:r w:rsidR="00120F3A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ที่มีผลการวิจัยพบว่า ความคิดเห็นของประชาชนต่อปัจจัยสภาพแวดล้อมในการจัดการแหล่งท่องเที่ยว</w:t>
      </w:r>
      <w:r w:rsidR="002C2720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เชิงวัฒนธรรมอย่างยั่งยืนของบ้านธาตุอิง</w:t>
      </w:r>
      <w:proofErr w:type="spellStart"/>
      <w:r w:rsidR="002C2720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ฮัง</w:t>
      </w:r>
      <w:proofErr w:type="spellEnd"/>
      <w:r w:rsidR="002C2720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มากที่สุด มีการบริหารจัดการเกี่ยวกับการอนุรักษ์สิ่งแวดล้อมในพื้นที่เป็นอย่างดี โดยจัดหาถังขยะให้เพียงพอ นอกจากนี้การจัดการแหล่งท่องเที่ยวยังมีการจัดภูมีทัศน์ที่คำนึงถึงวัฒนธรรมความเป็นอยู่ของชุมชน</w:t>
      </w:r>
      <w:r w:rsidR="009F532C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และ 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lang w:bidi="lo-LA"/>
        </w:rPr>
        <w:t xml:space="preserve">3) 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การจัดการด้านเศรษฐกิจ ภาพรวมอยู่ในระดับปานกลาง คนในชุมชนยังไม่ได้รับผลประโยชน์จากการท่องเที่ยวเท่าที่ควร กิจกรรมการท่องเที่ยว</w:t>
      </w:r>
      <w:r w:rsidR="000C3345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ยัง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สร้างรายได้ให้กับคนในชุมชน</w:t>
      </w:r>
      <w:r w:rsidR="000C3345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อยู่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ในระดับที่น้อย</w:t>
      </w:r>
      <w:r w:rsidR="00DB49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เนื่องจากการเดินทางมาท่องเที่ยวของนักท่องเที่ยวยังมีข้อจำกัดทางด้านสิ่งอำนวยความสะดวก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ดังนั้น เพื่อยกระดับศักยภาพของแหล่งท่องเที่ยว</w:t>
      </w:r>
      <w:r w:rsidR="000C3345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ทางด้านเศรษฐกิจชุมชน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ควรส่งเสริม</w:t>
      </w:r>
      <w:r w:rsidR="000C3345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การท่องเที่ยวให้มากขึ้น และส่งเสริม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ธุรกิจร้านค้าผลิตภัณฑ์ชุมชน ยกระดับคุณภาพของธุรกิจชุมชนให้มีคุณภาพ </w:t>
      </w:r>
      <w:r w:rsidR="00DB49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และสิ่งอำนวยความสะดวกให้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เพียงพอต่อความต้องการ</w:t>
      </w:r>
      <w:r w:rsidR="00DB49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ของนักท่องเที่ยว </w:t>
      </w:r>
      <w:r w:rsidR="00DB4909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สอดคล้องกับ</w:t>
      </w:r>
      <w:r w:rsidR="00DB49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ผลการศึกษาของ </w:t>
      </w:r>
      <w:r w:rsidR="00DB49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fldChar w:fldCharType="begin">
          <w:fldData xml:space="preserve">PEVuZE5vdGU+PENpdGUgQXV0aG9yWWVhcj0iMSI+PEF1dGhvcj7guKLguLHguIcg4LiI4Lit4Lih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==
</w:fldData>
        </w:fldChar>
      </w:r>
      <w:r w:rsidR="00334C09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instrText xml:space="preserve"> ADDIN EN.CITE </w:instrText>
      </w:r>
      <w:r w:rsidR="00334C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fldChar w:fldCharType="begin">
          <w:fldData xml:space="preserve">PEVuZE5vdGU+PENpdGUgQXV0aG9yWWVhcj0iMSI+PEF1dGhvcj7guKLguLHguIcg4LiI4Lit4Lih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==
</w:fldData>
        </w:fldChar>
      </w:r>
      <w:r w:rsidR="00334C09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instrText xml:space="preserve"> ADDIN EN.CITE.DATA </w:instrText>
      </w:r>
      <w:r w:rsidR="00334C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</w:r>
      <w:r w:rsidR="00334C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fldChar w:fldCharType="end"/>
      </w:r>
      <w:r w:rsidR="00DB49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</w:r>
      <w:r w:rsidR="00DB49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fldChar w:fldCharType="separate"/>
      </w:r>
      <w:r w:rsidR="00334C09" w:rsidRPr="007F231E">
        <w:rPr>
          <w:rFonts w:ascii="TH Sarabun New" w:eastAsia="Times New Roman" w:hAnsi="TH Sarabun New" w:cs="TH Sarabun New"/>
          <w:noProof/>
          <w:color w:val="000000"/>
          <w:sz w:val="30"/>
          <w:szCs w:val="28"/>
          <w:cs/>
        </w:rPr>
        <w:t>ยัง</w:t>
      </w:r>
      <w:r w:rsidR="00334C09" w:rsidRPr="007F231E">
        <w:rPr>
          <w:rFonts w:ascii="TH Sarabun New" w:eastAsia="Times New Roman" w:hAnsi="TH Sarabun New" w:cs="TH Sarabun New"/>
          <w:noProof/>
          <w:color w:val="000000"/>
          <w:sz w:val="28"/>
          <w:szCs w:val="28"/>
          <w:cs/>
        </w:rPr>
        <w:t xml:space="preserve"> </w:t>
      </w:r>
      <w:r w:rsidR="00334C09" w:rsidRPr="007F231E">
        <w:rPr>
          <w:rFonts w:ascii="TH Sarabun New" w:eastAsia="Times New Roman" w:hAnsi="TH Sarabun New" w:cs="TH Sarabun New"/>
          <w:noProof/>
          <w:color w:val="000000"/>
          <w:sz w:val="30"/>
          <w:szCs w:val="28"/>
          <w:cs/>
        </w:rPr>
        <w:t>จอมทอง</w:t>
      </w:r>
      <w:r w:rsidR="00334C09" w:rsidRPr="007F231E">
        <w:rPr>
          <w:rFonts w:ascii="TH Sarabun New" w:eastAsia="Times New Roman" w:hAnsi="TH Sarabun New" w:cs="TH Sarabun New"/>
          <w:noProof/>
          <w:color w:val="000000"/>
          <w:sz w:val="28"/>
          <w:szCs w:val="28"/>
          <w:cs/>
        </w:rPr>
        <w:t xml:space="preserve">  และคณะ (2566:  </w:t>
      </w:r>
      <w:r w:rsidR="00334C09" w:rsidRPr="007F231E">
        <w:rPr>
          <w:rFonts w:ascii="TH Sarabun New" w:eastAsia="Times New Roman" w:hAnsi="TH Sarabun New" w:cs="TH Sarabun New"/>
          <w:noProof/>
          <w:color w:val="000000"/>
          <w:sz w:val="30"/>
          <w:szCs w:val="28"/>
          <w:cs/>
        </w:rPr>
        <w:t>1-15</w:t>
      </w:r>
      <w:r w:rsidR="00334C09" w:rsidRPr="007F231E">
        <w:rPr>
          <w:rFonts w:ascii="TH Sarabun New" w:eastAsia="Times New Roman" w:hAnsi="TH Sarabun New" w:cs="TH Sarabun New"/>
          <w:noProof/>
          <w:color w:val="000000"/>
          <w:sz w:val="28"/>
          <w:szCs w:val="28"/>
          <w:cs/>
        </w:rPr>
        <w:t>)</w:t>
      </w:r>
      <w:r w:rsidR="00DB49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fldChar w:fldCharType="end"/>
      </w:r>
      <w:r w:rsidR="00DB49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ที่ศึกษา ปัจจัยที่ส่งผลต่อการมีส่วนร่วมของชุมชนในการจัดการแหล่งท่องเที่ยวเชิงวัฒนธรรมพระธาตุโผ</w:t>
      </w:r>
      <w:proofErr w:type="spellStart"/>
      <w:r w:rsidR="00DB49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่น</w:t>
      </w:r>
      <w:proofErr w:type="spellEnd"/>
      <w:r w:rsidR="00DB49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เมืองไซ</w:t>
      </w:r>
      <w:proofErr w:type="spellStart"/>
      <w:r w:rsidR="00DB49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พู</w:t>
      </w:r>
      <w:proofErr w:type="spellEnd"/>
      <w:r w:rsidR="00DB49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ทอง แขวงสะหวันนะเขต สาธารณรัฐประชาธิปไตยประชาชนลาว</w:t>
      </w:r>
      <w:r w:rsidR="00DB4909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พบว่า การมีส่วนร่วมของประชาชนในการจัดการแหล่งท่องเที่ยวด้านการรับผลประโยชน์</w:t>
      </w:r>
      <w:r w:rsidR="00DB4909" w:rsidRPr="007F231E">
        <w:rPr>
          <w:rFonts w:ascii="TH Sarabun New" w:hAnsi="TH Sarabun New" w:cs="TH Sarabun New"/>
          <w:color w:val="000000"/>
          <w:sz w:val="28"/>
          <w:szCs w:val="28"/>
        </w:rPr>
        <w:t xml:space="preserve"> </w:t>
      </w:r>
      <w:r w:rsidR="00DB4909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ภาพรวมอยู่ในระดับปานกลาง</w:t>
      </w:r>
      <w:r w:rsidR="00DB4909" w:rsidRPr="007F231E">
        <w:rPr>
          <w:rFonts w:ascii="TH Sarabun New" w:hAnsi="TH Sarabun New" w:cs="TH Sarabun New"/>
          <w:color w:val="000000"/>
          <w:sz w:val="28"/>
          <w:szCs w:val="28"/>
        </w:rPr>
        <w:t xml:space="preserve"> </w:t>
      </w:r>
      <w:r w:rsidR="00DB4909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ชุมชนยังไม่มีส่วนร่วมในการได้รับเงินค่าจ้างจากการทำงานภายในแหล่งท่องเที่ยว </w:t>
      </w:r>
      <w:r w:rsidR="00116EE3" w:rsidRPr="007F231E">
        <w:rPr>
          <w:rFonts w:ascii="TH Sarabun New" w:hAnsi="TH Sarabun New" w:cs="TH Sarabun New"/>
          <w:color w:val="000000"/>
          <w:sz w:val="28"/>
          <w:szCs w:val="28"/>
          <w:cs/>
        </w:rPr>
        <w:t>ไม</w:t>
      </w:r>
      <w:r w:rsidR="00355D1C" w:rsidRPr="007F231E">
        <w:rPr>
          <w:rFonts w:ascii="TH Sarabun New" w:hAnsi="TH Sarabun New" w:cs="TH Sarabun New" w:hint="cs"/>
          <w:color w:val="000000"/>
          <w:sz w:val="28"/>
          <w:szCs w:val="28"/>
          <w:cs/>
        </w:rPr>
        <w:t>่</w:t>
      </w:r>
      <w:r w:rsidR="00116EE3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ได้รับแบ่งปันผลประโยชน์ในรูปแบบอื่น ๆ </w:t>
      </w:r>
    </w:p>
    <w:p w14:paraId="610393AB" w14:textId="77777777" w:rsidR="005C26DD" w:rsidRPr="007F231E" w:rsidRDefault="005C26DD" w:rsidP="004E1C1C">
      <w:pPr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</w:p>
    <w:p w14:paraId="6144F4E4" w14:textId="77777777" w:rsidR="002065F5" w:rsidRPr="007F231E" w:rsidRDefault="002065F5" w:rsidP="002065F5">
      <w:pPr>
        <w:tabs>
          <w:tab w:val="left" w:pos="709"/>
        </w:tabs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  <w:r w:rsidRPr="007F231E">
        <w:rPr>
          <w:rFonts w:ascii="TH Sarabun New" w:hAnsi="TH Sarabun New" w:cs="TH Sarabun New"/>
          <w:b/>
          <w:bCs/>
          <w:color w:val="000000"/>
          <w:sz w:val="30"/>
          <w:szCs w:val="30"/>
          <w:cs/>
        </w:rPr>
        <w:t>สรุปผลการวิจัย</w:t>
      </w:r>
    </w:p>
    <w:p w14:paraId="2D73ACA4" w14:textId="77777777" w:rsidR="00DF0C8A" w:rsidRPr="007F231E" w:rsidRDefault="00DF0C8A" w:rsidP="00AF1054">
      <w:pPr>
        <w:tabs>
          <w:tab w:val="left" w:pos="3600"/>
          <w:tab w:val="left" w:pos="3780"/>
        </w:tabs>
        <w:ind w:firstLine="567"/>
        <w:jc w:val="thaiDistribute"/>
        <w:rPr>
          <w:rFonts w:ascii="TH Sarabun New" w:hAnsi="TH Sarabun New" w:cs="TH Sarabun New"/>
          <w:color w:val="000000"/>
          <w:sz w:val="28"/>
          <w:szCs w:val="28"/>
          <w:cs/>
        </w:rPr>
      </w:pPr>
      <w:r w:rsidRPr="007F231E">
        <w:rPr>
          <w:rFonts w:ascii="TH Sarabun New" w:eastAsia="Cordia New" w:hAnsi="TH Sarabun New" w:cs="TH Sarabun New"/>
          <w:color w:val="000000"/>
          <w:spacing w:val="-4"/>
          <w:sz w:val="28"/>
          <w:szCs w:val="28"/>
          <w:cs/>
        </w:rPr>
        <w:t xml:space="preserve">การจัดการแหล่งท่องเที่ยวเชิงวัฒนธรรมวัดหนองลำจันท์ </w:t>
      </w:r>
      <w:r w:rsidR="00AF1054" w:rsidRPr="007F231E">
        <w:rPr>
          <w:rFonts w:ascii="TH Sarabun New" w:hAnsi="TH Sarabun New" w:cs="TH Sarabun New"/>
          <w:color w:val="000000"/>
          <w:sz w:val="28"/>
          <w:szCs w:val="28"/>
          <w:cs/>
        </w:rPr>
        <w:t>เห็นได้ว่ายัง</w:t>
      </w:r>
      <w:r w:rsidR="00052E6A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ขาดการโฆษณาประชาสัมพันธ์</w:t>
      </w:r>
      <w:r w:rsidR="00052E6A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052E6A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กิจกรรมท่องเที่ยว</w:t>
      </w:r>
      <w:r w:rsidR="00AF1054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ขาดความหลากหลาย</w:t>
      </w:r>
      <w:r w:rsidR="00AF1054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052E6A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บุคลากร</w:t>
      </w:r>
      <w:r w:rsidR="00AF1054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ขาด</w:t>
      </w:r>
      <w:r w:rsidR="00052E6A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ความรู้ในการจัดการแหล่งท่องเที่ยว</w:t>
      </w:r>
      <w:r w:rsidR="002526AA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สิ่งอำนวยความสะดวกด้านการท่องเที่ยว</w:t>
      </w:r>
      <w:r w:rsidR="00AF1054" w:rsidRPr="007F231E">
        <w:rPr>
          <w:rFonts w:ascii="TH Sarabun New" w:hAnsi="TH Sarabun New" w:cs="TH Sarabun New"/>
          <w:color w:val="000000"/>
          <w:sz w:val="28"/>
          <w:szCs w:val="28"/>
          <w:cs/>
        </w:rPr>
        <w:t>ไม่เพียงพอ</w:t>
      </w:r>
      <w:r w:rsidR="002526AA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เช่น </w:t>
      </w:r>
      <w:r w:rsidR="002526AA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 xml:space="preserve">ไฟฟ้า น้ำประปา ห้องน้ำ ที่พัก ร้านขายของทีระลึกและร้านค้าชุมชน </w:t>
      </w:r>
      <w:r w:rsidR="002526AA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ดั่งนั้น เพื่อยกระดับ</w:t>
      </w:r>
      <w:r w:rsidR="002526AA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คุณภาพของ</w:t>
      </w:r>
      <w:r w:rsidR="002526AA" w:rsidRPr="007F231E">
        <w:rPr>
          <w:rFonts w:ascii="TH Sarabun New" w:eastAsia="Cordia New" w:hAnsi="TH Sarabun New" w:cs="TH Sarabun New"/>
          <w:color w:val="000000"/>
          <w:spacing w:val="-4"/>
          <w:sz w:val="28"/>
          <w:szCs w:val="28"/>
          <w:cs/>
        </w:rPr>
        <w:t>แหล่งท่องเที่ยว</w:t>
      </w:r>
      <w:r w:rsidR="002E731E" w:rsidRPr="007F231E">
        <w:rPr>
          <w:rFonts w:ascii="TH Sarabun New" w:hAnsi="TH Sarabun New" w:cs="TH Sarabun New"/>
          <w:color w:val="000000"/>
          <w:sz w:val="28"/>
          <w:szCs w:val="28"/>
          <w:cs/>
        </w:rPr>
        <w:t>ให้มีความเหมาะสม</w:t>
      </w:r>
      <w:r w:rsidR="002526AA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ควรมี</w:t>
      </w:r>
      <w:r w:rsidR="00ED02AE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การพัฒนาสิ่งอำนวยความสะดวกด้านการท่องเที่ยวเพียงพอ</w:t>
      </w:r>
      <w:r w:rsidR="002B0220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ED02AE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ได้มาตรฐาน </w:t>
      </w:r>
      <w:r w:rsidR="002B0220" w:rsidRPr="007F231E">
        <w:rPr>
          <w:rFonts w:ascii="TH Sarabun New" w:hAnsi="TH Sarabun New" w:cs="TH Sarabun New"/>
          <w:color w:val="000000"/>
          <w:sz w:val="28"/>
          <w:szCs w:val="28"/>
          <w:cs/>
        </w:rPr>
        <w:t>และ</w:t>
      </w:r>
      <w:r w:rsidR="00ED02AE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พัฒนา</w:t>
      </w:r>
      <w:r w:rsidR="00ED02AE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ความรู้ของคนในชุมชน</w:t>
      </w:r>
      <w:r w:rsidR="002E731E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 xml:space="preserve"> </w:t>
      </w:r>
      <w:r w:rsidR="00ED02AE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จัดกิจกรรม</w:t>
      </w:r>
      <w:r w:rsidR="002E731E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การท่องเที่ยว</w:t>
      </w:r>
      <w:r w:rsidR="00ED02AE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เชิงวัฒนธรรมอย่างสม่ำเสมอ</w:t>
      </w:r>
      <w:r w:rsidR="00ED02AE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2E731E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มีการ</w:t>
      </w:r>
      <w:r w:rsidR="00ED02AE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บริ</w:t>
      </w:r>
      <w:r w:rsidR="00AF1054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หารจัดการพื้น</w:t>
      </w:r>
      <w:r w:rsidR="002E731E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ที่อย่าง</w:t>
      </w:r>
      <w:r w:rsidR="002B0220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ต่อเนื่อง</w:t>
      </w:r>
      <w:r w:rsidR="00AF1054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เช่น การจัดการขยะ </w:t>
      </w:r>
      <w:r w:rsidR="00AF1054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การจัดการน้ำเสีย และ</w:t>
      </w:r>
      <w:r w:rsidR="00AF1054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การ</w:t>
      </w:r>
      <w:r w:rsidR="00AF1054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จัดการภูมิทัศน์ในพื้นที่</w:t>
      </w:r>
      <w:r w:rsidR="00F67033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แหล่งท่องเที่ยว</w:t>
      </w:r>
      <w:r w:rsidR="00AF1054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ส่งเสริมการท่องเที่ยวโดยการสร้าง</w:t>
      </w:r>
      <w:r w:rsidR="00AF1054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กิจกรรม</w:t>
      </w:r>
      <w:r w:rsidR="00AF1054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การท่องเที่ยวให้มีความหลากหลายเพื่อให้</w:t>
      </w:r>
      <w:r w:rsidR="00AF1054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คนในชุมชนมีรายได้จากการนำเที่ยว ขายสินค้า และผลิตภัณฑ์ของชุมชนให้กับนักท่องเที่ยว</w:t>
      </w:r>
    </w:p>
    <w:p w14:paraId="49B2D2F0" w14:textId="77777777" w:rsidR="00ED02AE" w:rsidRPr="007F231E" w:rsidRDefault="00ED02AE" w:rsidP="00ED02AE">
      <w:pPr>
        <w:tabs>
          <w:tab w:val="left" w:pos="3600"/>
          <w:tab w:val="left" w:pos="3780"/>
        </w:tabs>
        <w:ind w:firstLine="567"/>
        <w:rPr>
          <w:rFonts w:ascii="TH Sarabun New" w:hAnsi="TH Sarabun New" w:cs="TH Sarabun New"/>
          <w:b/>
          <w:bCs/>
          <w:color w:val="000000"/>
          <w:sz w:val="28"/>
          <w:szCs w:val="28"/>
        </w:rPr>
      </w:pPr>
    </w:p>
    <w:p w14:paraId="6C532657" w14:textId="77777777" w:rsidR="002065F5" w:rsidRPr="007F231E" w:rsidRDefault="002065F5" w:rsidP="002065F5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  <w:r w:rsidRPr="007F231E">
        <w:rPr>
          <w:rFonts w:ascii="TH Sarabun New" w:hAnsi="TH Sarabun New" w:cs="TH Sarabun New"/>
          <w:b/>
          <w:bCs/>
          <w:color w:val="000000"/>
          <w:sz w:val="30"/>
          <w:szCs w:val="30"/>
          <w:cs/>
        </w:rPr>
        <w:t xml:space="preserve">ข้อเสนอแนะ </w:t>
      </w:r>
    </w:p>
    <w:p w14:paraId="4CF2B9B0" w14:textId="77777777" w:rsidR="002065F5" w:rsidRPr="007F231E" w:rsidRDefault="002065F5" w:rsidP="000429F8">
      <w:pPr>
        <w:tabs>
          <w:tab w:val="left" w:pos="709"/>
        </w:tabs>
        <w:ind w:firstLine="567"/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ข้อเสนอแนะในการนำผลการวิจัยไปใช้  </w:t>
      </w:r>
    </w:p>
    <w:p w14:paraId="16CA65F0" w14:textId="77777777" w:rsidR="0008208A" w:rsidRPr="007F231E" w:rsidRDefault="009E3D3F" w:rsidP="009E3D3F">
      <w:pPr>
        <w:pStyle w:val="ListParagraph"/>
        <w:spacing w:after="0" w:line="240" w:lineRule="auto"/>
        <w:ind w:left="0" w:firstLine="900"/>
        <w:jc w:val="thaiDistribute"/>
        <w:rPr>
          <w:rFonts w:ascii="TH Sarabun New" w:eastAsia="Times New Roman" w:hAnsi="TH Sarabun New" w:cs="TH Sarabun New"/>
          <w:color w:val="000000"/>
          <w:sz w:val="28"/>
          <w:lang w:bidi="lo-LA"/>
        </w:rPr>
      </w:pPr>
      <w:r w:rsidRPr="007F231E">
        <w:rPr>
          <w:rFonts w:ascii="TH Sarabun New" w:eastAsia="Times New Roman" w:hAnsi="TH Sarabun New" w:cs="TH Sarabun New"/>
          <w:color w:val="000000"/>
          <w:sz w:val="28"/>
          <w:cs/>
        </w:rPr>
        <w:t xml:space="preserve">เพื่อยกระดับศักยภาพแหล่งท่องเที่ยวเชิงวัฒนธรรม วัดหนองลำจันท์ </w:t>
      </w:r>
      <w:r w:rsidR="00DB2249" w:rsidRPr="007F231E">
        <w:rPr>
          <w:rFonts w:ascii="TH Sarabun New" w:hAnsi="TH Sarabun New" w:cs="TH Sarabun New"/>
          <w:color w:val="000000"/>
          <w:sz w:val="28"/>
          <w:cs/>
        </w:rPr>
        <w:t>หน่วยงานภาครัฐที่เกี่ยวข้องควรนำข้อค้นพบที่เป็นผลของการวิจัยไปใช้ในการกำหนดแนวนโยบายในก</w:t>
      </w:r>
      <w:r w:rsidR="00BD3D5B" w:rsidRPr="007F231E">
        <w:rPr>
          <w:rFonts w:ascii="TH Sarabun New" w:hAnsi="TH Sarabun New" w:cs="TH Sarabun New"/>
          <w:color w:val="000000"/>
          <w:sz w:val="28"/>
          <w:cs/>
        </w:rPr>
        <w:t>าร</w:t>
      </w:r>
      <w:r w:rsidR="0008208A" w:rsidRPr="007F231E">
        <w:rPr>
          <w:rFonts w:ascii="TH Sarabun New" w:hAnsi="TH Sarabun New" w:cs="TH Sarabun New"/>
          <w:color w:val="000000"/>
          <w:sz w:val="28"/>
          <w:cs/>
        </w:rPr>
        <w:t>บริหาร</w:t>
      </w:r>
      <w:r w:rsidR="0008208A" w:rsidRPr="007F231E">
        <w:rPr>
          <w:rFonts w:ascii="TH Sarabun New" w:eastAsia="Times New Roman" w:hAnsi="TH Sarabun New" w:cs="TH Sarabun New"/>
          <w:color w:val="000000"/>
          <w:sz w:val="28"/>
          <w:cs/>
        </w:rPr>
        <w:t>จัดการแหล่งท่องเที่ยว</w:t>
      </w:r>
      <w:r w:rsidRPr="007F231E">
        <w:rPr>
          <w:rFonts w:ascii="TH Sarabun New" w:eastAsia="Times New Roman" w:hAnsi="TH Sarabun New" w:cs="TH Sarabun New"/>
          <w:color w:val="000000"/>
          <w:sz w:val="28"/>
          <w:cs/>
        </w:rPr>
        <w:t xml:space="preserve"> เช่น</w:t>
      </w:r>
    </w:p>
    <w:p w14:paraId="6DB56939" w14:textId="77777777" w:rsidR="009E3D3F" w:rsidRPr="007F231E" w:rsidRDefault="009E3D3F" w:rsidP="009E3D3F">
      <w:pPr>
        <w:tabs>
          <w:tab w:val="left" w:pos="709"/>
          <w:tab w:val="left" w:pos="993"/>
        </w:tabs>
        <w:ind w:firstLine="709"/>
        <w:jc w:val="thaiDistribute"/>
        <w:rPr>
          <w:rFonts w:ascii="TH Sarabun New" w:hAnsi="TH Sarabun New" w:cs="TH Sarabun New"/>
          <w:color w:val="000000"/>
          <w:sz w:val="28"/>
          <w:szCs w:val="28"/>
          <w:cs/>
        </w:rPr>
      </w:pPr>
      <w:r w:rsidRPr="007F231E">
        <w:rPr>
          <w:rFonts w:ascii="TH Sarabun New" w:hAnsi="TH Sarabun New" w:cs="TH Sarabun New"/>
          <w:color w:val="000000"/>
          <w:sz w:val="28"/>
          <w:szCs w:val="28"/>
        </w:rPr>
        <w:t>1.</w:t>
      </w:r>
      <w:r w:rsidR="00017F63">
        <w:rPr>
          <w:rFonts w:ascii="TH Sarabun New" w:hAnsi="TH Sarabun New" w:cs="TH Sarabun New"/>
          <w:color w:val="000000"/>
          <w:sz w:val="28"/>
          <w:szCs w:val="28"/>
        </w:rPr>
        <w:t xml:space="preserve"> </w:t>
      </w:r>
      <w:r w:rsidR="000F3961">
        <w:rPr>
          <w:rFonts w:ascii="TH Sarabun New" w:hAnsi="TH Sarabun New" w:cs="TH Sarabun New" w:hint="cs"/>
          <w:color w:val="000000"/>
          <w:sz w:val="28"/>
          <w:szCs w:val="28"/>
          <w:cs/>
        </w:rPr>
        <w:t xml:space="preserve"> </w:t>
      </w:r>
      <w:r w:rsidR="00FB1E77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หน่วยงานภาครัฐควรมีสร้างแผนงานเฉพาะเพื่อการพัฒนาสิ่งอำนวยความสะดวกด้านการท่องเที่ยวเพียงพอ ได้มาตรฐาน และมีความเหมาะสมกับบริบท</w:t>
      </w:r>
      <w:r w:rsidR="00FB1E7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พื้นที่ของแหล่งท่องเที่ยวเชิงวัฒนธรรม วัดหนองลำจันท์</w:t>
      </w:r>
      <w:r w:rsidR="001743C6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1743C6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มีการจัดสรรงบประมาณในการปรับปรุงสาธารณูปโภคภายในแหล่งท่องเที่ยว </w:t>
      </w:r>
      <w:r w:rsidR="001743C6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เช่น </w:t>
      </w:r>
      <w:r w:rsidR="001743C6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ไฟฟ้า น้ำประปา ห้องน้ำ ที่พัก ร้านขายของทีระลึกและร้านค้าชุมชน</w:t>
      </w:r>
    </w:p>
    <w:p w14:paraId="6392A305" w14:textId="77777777" w:rsidR="009E3D3F" w:rsidRPr="007F231E" w:rsidRDefault="009E3D3F" w:rsidP="00017F63">
      <w:pPr>
        <w:tabs>
          <w:tab w:val="left" w:pos="709"/>
          <w:tab w:val="left" w:pos="900"/>
          <w:tab w:val="left" w:pos="993"/>
        </w:tabs>
        <w:ind w:firstLine="709"/>
        <w:jc w:val="thaiDistribute"/>
        <w:rPr>
          <w:rFonts w:ascii="TH Sarabun New" w:hAnsi="TH Sarabun New" w:cs="TH Sarabun New"/>
          <w:color w:val="000000"/>
          <w:sz w:val="28"/>
          <w:szCs w:val="28"/>
          <w:cs/>
        </w:rPr>
      </w:pPr>
      <w:r w:rsidRPr="007F231E">
        <w:rPr>
          <w:rFonts w:ascii="TH Sarabun New" w:hAnsi="TH Sarabun New" w:cs="TH Sarabun New"/>
          <w:color w:val="000000"/>
          <w:sz w:val="28"/>
          <w:szCs w:val="28"/>
        </w:rPr>
        <w:lastRenderedPageBreak/>
        <w:t>2.</w:t>
      </w:r>
      <w:r w:rsidRPr="007F231E">
        <w:rPr>
          <w:rFonts w:ascii="TH Sarabun New" w:hAnsi="TH Sarabun New" w:cs="TH Sarabun New"/>
          <w:color w:val="000000"/>
          <w:sz w:val="28"/>
          <w:szCs w:val="28"/>
        </w:rPr>
        <w:tab/>
      </w:r>
      <w:r w:rsidR="000F3961">
        <w:rPr>
          <w:rFonts w:ascii="TH Sarabun New" w:hAnsi="TH Sarabun New" w:cs="TH Sarabun New"/>
          <w:color w:val="000000"/>
          <w:sz w:val="28"/>
          <w:szCs w:val="28"/>
        </w:rPr>
        <w:t xml:space="preserve"> </w:t>
      </w:r>
      <w:r w:rsidR="00FB1E77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หน่วยงานภาครัฐควรกำหนดนโยบายส่งเสริมการพัฒนา</w:t>
      </w:r>
      <w:r w:rsidR="00FB1E77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ความรู้ความสามรถของคนในชุมชน</w:t>
      </w:r>
      <w:r w:rsidR="00FB1E77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ด้านการจัดการ</w:t>
      </w:r>
      <w:r w:rsidR="001743C6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แหล่งท่องเที่ยวเชิงวัฒนธรรม</w:t>
      </w:r>
    </w:p>
    <w:p w14:paraId="0B84E5A4" w14:textId="77777777" w:rsidR="002A0FDB" w:rsidRPr="007F231E" w:rsidRDefault="002065F5" w:rsidP="000429F8">
      <w:pPr>
        <w:tabs>
          <w:tab w:val="left" w:pos="709"/>
          <w:tab w:val="left" w:pos="993"/>
        </w:tabs>
        <w:ind w:firstLine="567"/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ข้อเสนอแนะสำหรับการวิจัยครั้งต่อไป</w:t>
      </w:r>
    </w:p>
    <w:p w14:paraId="046A6A7F" w14:textId="77777777" w:rsidR="001743C6" w:rsidRPr="007F231E" w:rsidRDefault="001743C6" w:rsidP="002A0FDB">
      <w:pPr>
        <w:tabs>
          <w:tab w:val="left" w:pos="709"/>
          <w:tab w:val="left" w:pos="993"/>
        </w:tabs>
        <w:ind w:firstLine="709"/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ภายใต้ข้อจำกัดของระยะเวลาและงบประมาณ ส่งผลให้ผู้วิจัยทำการศึกษาวิจัยได้ภายในขอบเขตของเนื้อหาและพื้นที่ที่เหมาะสม ยังคงมีพื้นที่อื่น ๆ แขวงสะหวันนะเขต สปป.ลาว ที่ต้องการผลการศึกษาวิจัยในเชิงวิชาการ สำหรับประโยชน์ในการปรับปรุง พัฒนา และยกระดับศักยภาพการท่องเที่ยวของพื้นที่ อาทิเช่น</w:t>
      </w:r>
    </w:p>
    <w:p w14:paraId="01843A2B" w14:textId="77777777" w:rsidR="00955003" w:rsidRPr="007F231E" w:rsidRDefault="00955003" w:rsidP="00955003">
      <w:pPr>
        <w:tabs>
          <w:tab w:val="left" w:pos="709"/>
          <w:tab w:val="left" w:pos="993"/>
        </w:tabs>
        <w:ind w:firstLine="709"/>
        <w:jc w:val="thaiDistribute"/>
        <w:rPr>
          <w:rFonts w:ascii="TH Sarabun New" w:hAnsi="TH Sarabun New" w:cs="TH Sarabun New"/>
          <w:color w:val="000000"/>
          <w:sz w:val="28"/>
          <w:szCs w:val="28"/>
          <w:cs/>
        </w:rPr>
      </w:pP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1.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ab/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ศึกษาวิจัยเกี่ยวกับแนวทางการอนุรักษ์ทรัพยากรแหล่งท่องเที่ยวเชิงวัฒนธรรม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ในแขวงสะหวันนะเขต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อย่างยั่งยืน </w:t>
      </w:r>
    </w:p>
    <w:p w14:paraId="48B847A8" w14:textId="77777777" w:rsidR="00955003" w:rsidRDefault="00955003" w:rsidP="00955003">
      <w:pPr>
        <w:tabs>
          <w:tab w:val="left" w:pos="709"/>
          <w:tab w:val="left" w:pos="993"/>
        </w:tabs>
        <w:ind w:firstLine="709"/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2.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ab/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ศึกษาวิจัยเกี่ยวกับการจัดการท่องเที่ยวโดยชุมชนอย่างยั่งยืน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ในแขวงสะหวันนะเขต</w:t>
      </w:r>
    </w:p>
    <w:p w14:paraId="60A1CF2C" w14:textId="77777777" w:rsidR="00D5091C" w:rsidRPr="007F231E" w:rsidRDefault="00D5091C" w:rsidP="00955003">
      <w:pPr>
        <w:tabs>
          <w:tab w:val="left" w:pos="709"/>
          <w:tab w:val="left" w:pos="993"/>
        </w:tabs>
        <w:ind w:firstLine="709"/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</w:p>
    <w:p w14:paraId="3A95B9CE" w14:textId="77777777" w:rsidR="006C1FA0" w:rsidRPr="007F231E" w:rsidRDefault="006C1FA0" w:rsidP="004E1C1C">
      <w:pPr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  <w:r w:rsidRPr="007F231E">
        <w:rPr>
          <w:rFonts w:ascii="TH Sarabun New" w:hAnsi="TH Sarabun New" w:cs="TH Sarabun New"/>
          <w:b/>
          <w:bCs/>
          <w:color w:val="000000"/>
          <w:sz w:val="30"/>
          <w:szCs w:val="30"/>
          <w:cs/>
        </w:rPr>
        <w:t>เอกสารอ้างอิง</w:t>
      </w:r>
    </w:p>
    <w:p w14:paraId="1D05E01E" w14:textId="77777777" w:rsidR="00334C09" w:rsidRPr="00334C09" w:rsidRDefault="00120F3A" w:rsidP="00D82003">
      <w:pPr>
        <w:pStyle w:val="EndNoteBibliography"/>
        <w:ind w:left="720" w:hanging="720"/>
        <w:jc w:val="thaiDistribute"/>
        <w:rPr>
          <w:rFonts w:ascii="TH Sarabun New" w:hAnsi="TH Sarabun New" w:cs="TH Sarabun New"/>
          <w:sz w:val="28"/>
          <w:szCs w:val="28"/>
        </w:rPr>
      </w:pPr>
      <w:r w:rsidRPr="007F231E">
        <w:rPr>
          <w:rFonts w:ascii="TH Sarabun New" w:hAnsi="TH Sarabun New" w:cs="TH Sarabun New"/>
          <w:b/>
          <w:bCs/>
          <w:color w:val="000000"/>
          <w:sz w:val="28"/>
          <w:szCs w:val="28"/>
        </w:rPr>
        <w:fldChar w:fldCharType="begin"/>
      </w:r>
      <w:r w:rsidRPr="007F231E">
        <w:rPr>
          <w:rFonts w:ascii="TH Sarabun New" w:hAnsi="TH Sarabun New" w:cs="TH Sarabun New"/>
          <w:b/>
          <w:bCs/>
          <w:color w:val="000000"/>
          <w:sz w:val="28"/>
          <w:szCs w:val="28"/>
        </w:rPr>
        <w:instrText xml:space="preserve"> ADDIN EN.REFLIST </w:instrText>
      </w:r>
      <w:r w:rsidRPr="007F231E">
        <w:rPr>
          <w:rFonts w:ascii="TH Sarabun New" w:hAnsi="TH Sarabun New" w:cs="TH Sarabun New"/>
          <w:b/>
          <w:bCs/>
          <w:color w:val="000000"/>
          <w:sz w:val="28"/>
          <w:szCs w:val="28"/>
        </w:rPr>
        <w:fldChar w:fldCharType="separate"/>
      </w:r>
      <w:r w:rsidR="00334C09" w:rsidRPr="00334C09">
        <w:rPr>
          <w:rFonts w:ascii="TH Sarabun New" w:hAnsi="TH Sarabun New" w:cs="TH Sarabun New"/>
          <w:sz w:val="28"/>
          <w:szCs w:val="28"/>
          <w:cs/>
        </w:rPr>
        <w:t xml:space="preserve">กระทรวงแถลงข่าว วัฒนธรรม และท่องเที่ยว สปป. ลาว. </w:t>
      </w:r>
      <w:r w:rsidR="00334C09" w:rsidRPr="00334C09">
        <w:rPr>
          <w:rFonts w:ascii="TH Sarabun New" w:hAnsi="TH Sarabun New" w:cs="TH Sarabun New"/>
          <w:sz w:val="28"/>
          <w:szCs w:val="28"/>
        </w:rPr>
        <w:t xml:space="preserve">2564. </w:t>
      </w:r>
      <w:r w:rsidR="00334C09" w:rsidRPr="00D82003">
        <w:rPr>
          <w:rFonts w:ascii="TH Sarabun New" w:hAnsi="TH Sarabun New" w:cs="TH Sarabun New"/>
          <w:bCs/>
          <w:sz w:val="28"/>
          <w:szCs w:val="28"/>
          <w:cs/>
        </w:rPr>
        <w:t>บดรายงานสถิติการท่องเที่ยวของ สปป. ลาว.</w:t>
      </w:r>
      <w:r w:rsidR="00334C09" w:rsidRPr="00334C09">
        <w:rPr>
          <w:rFonts w:ascii="TH Sarabun New" w:hAnsi="TH Sarabun New" w:cs="TH Sarabun New"/>
          <w:sz w:val="28"/>
          <w:szCs w:val="28"/>
          <w:cs/>
        </w:rPr>
        <w:t xml:space="preserve"> นครหลวงเวียงจัน: กระทรวงแถลงข่าว วัฒนธรรม และท่องเที่ยว.</w:t>
      </w:r>
    </w:p>
    <w:p w14:paraId="05738EEE" w14:textId="77777777" w:rsidR="00334C09" w:rsidRPr="00334C09" w:rsidRDefault="00334C09" w:rsidP="00D82003">
      <w:pPr>
        <w:pStyle w:val="EndNoteBibliography"/>
        <w:ind w:left="720" w:hanging="720"/>
        <w:jc w:val="thaiDistribute"/>
        <w:rPr>
          <w:rFonts w:ascii="TH Sarabun New" w:hAnsi="TH Sarabun New" w:cs="TH Sarabun New"/>
          <w:sz w:val="28"/>
          <w:szCs w:val="28"/>
        </w:rPr>
      </w:pPr>
      <w:r w:rsidRPr="00334C09">
        <w:rPr>
          <w:rFonts w:ascii="TH Sarabun New" w:hAnsi="TH Sarabun New" w:cs="TH Sarabun New"/>
          <w:sz w:val="28"/>
          <w:szCs w:val="28"/>
          <w:cs/>
        </w:rPr>
        <w:t xml:space="preserve">แผนกแถลงข่าว วัฒนธรรม และท่องเที่ยว แขวงสะหวันนะเขต. </w:t>
      </w:r>
      <w:r w:rsidRPr="00334C09">
        <w:rPr>
          <w:rFonts w:ascii="TH Sarabun New" w:hAnsi="TH Sarabun New" w:cs="TH Sarabun New"/>
          <w:sz w:val="28"/>
          <w:szCs w:val="28"/>
        </w:rPr>
        <w:t xml:space="preserve">2562. </w:t>
      </w:r>
      <w:r w:rsidRPr="00D82003">
        <w:rPr>
          <w:rFonts w:ascii="TH Sarabun New" w:hAnsi="TH Sarabun New" w:cs="TH Sarabun New"/>
          <w:bCs/>
          <w:sz w:val="28"/>
          <w:szCs w:val="28"/>
          <w:cs/>
        </w:rPr>
        <w:t>แผนยุทธศาสตร์ และส่งเสริมการท่องเที่ยว</w:t>
      </w:r>
      <w:r w:rsidRPr="00D82003">
        <w:rPr>
          <w:rFonts w:ascii="TH Sarabun New" w:hAnsi="TH Sarabun New" w:cs="TH Sarabun New"/>
          <w:bCs/>
          <w:sz w:val="28"/>
          <w:szCs w:val="28"/>
        </w:rPr>
        <w:t>.</w:t>
      </w:r>
      <w:r w:rsidRPr="00334C09">
        <w:rPr>
          <w:rFonts w:ascii="TH Sarabun New" w:hAnsi="TH Sarabun New" w:cs="TH Sarabun New"/>
          <w:sz w:val="28"/>
          <w:szCs w:val="28"/>
        </w:rPr>
        <w:t xml:space="preserve">   </w:t>
      </w:r>
      <w:r w:rsidRPr="00334C09">
        <w:rPr>
          <w:rFonts w:ascii="TH Sarabun New" w:hAnsi="TH Sarabun New" w:cs="TH Sarabun New"/>
          <w:sz w:val="28"/>
          <w:szCs w:val="28"/>
          <w:cs/>
        </w:rPr>
        <w:t>แขวงสะหวันนะเขต: แผนกแถลงข่าว วัฒนธรรม และท่องเที่ยว.</w:t>
      </w:r>
    </w:p>
    <w:p w14:paraId="3D3F047F" w14:textId="77777777" w:rsidR="00334C09" w:rsidRPr="00334C09" w:rsidRDefault="00334C09" w:rsidP="00D82003">
      <w:pPr>
        <w:pStyle w:val="EndNoteBibliography"/>
        <w:ind w:left="720" w:hanging="720"/>
        <w:jc w:val="thaiDistribute"/>
        <w:rPr>
          <w:rFonts w:ascii="TH Sarabun New" w:hAnsi="TH Sarabun New" w:cs="TH Sarabun New"/>
          <w:sz w:val="28"/>
          <w:szCs w:val="28"/>
        </w:rPr>
      </w:pPr>
      <w:r w:rsidRPr="00334C09">
        <w:rPr>
          <w:rFonts w:ascii="TH Sarabun New" w:hAnsi="TH Sarabun New" w:cs="TH Sarabun New"/>
          <w:sz w:val="28"/>
          <w:szCs w:val="28"/>
        </w:rPr>
        <w:t xml:space="preserve">Souvannaly Xayaseun. 2560. </w:t>
      </w:r>
      <w:r w:rsidRPr="00D82003">
        <w:rPr>
          <w:rFonts w:ascii="TH Sarabun New" w:hAnsi="TH Sarabun New" w:cs="TH Sarabun New"/>
          <w:bCs/>
          <w:sz w:val="28"/>
          <w:szCs w:val="28"/>
          <w:cs/>
        </w:rPr>
        <w:t>การจัดการการท่องเที่ยวเชิงวัฒนธรรมอย่างยั่งยืนของบ้านธาตุอิงฮัง เมืองไกสอนพรมวิหาร แขวงสะหวันนะเขต</w:t>
      </w:r>
      <w:r w:rsidRPr="00D82003">
        <w:rPr>
          <w:rFonts w:ascii="TH Sarabun New" w:hAnsi="TH Sarabun New" w:cs="TH Sarabun New"/>
          <w:bCs/>
          <w:i/>
          <w:sz w:val="28"/>
          <w:szCs w:val="28"/>
          <w:cs/>
        </w:rPr>
        <w:t>.</w:t>
      </w:r>
      <w:r w:rsidRPr="00334C09">
        <w:rPr>
          <w:rFonts w:ascii="TH Sarabun New" w:hAnsi="TH Sarabun New" w:cs="TH Sarabun New"/>
          <w:i/>
          <w:sz w:val="28"/>
          <w:szCs w:val="28"/>
          <w:cs/>
        </w:rPr>
        <w:t xml:space="preserve">  </w:t>
      </w:r>
      <w:r w:rsidRPr="00334C09">
        <w:rPr>
          <w:rFonts w:ascii="TH Sarabun New" w:hAnsi="TH Sarabun New" w:cs="TH Sarabun New"/>
          <w:sz w:val="28"/>
          <w:szCs w:val="28"/>
          <w:cs/>
        </w:rPr>
        <w:t>วิทยานิพนธ์ปริญญาโท. มหาวิทยาลัยแม่โจ้.</w:t>
      </w:r>
    </w:p>
    <w:p w14:paraId="359C5347" w14:textId="77777777" w:rsidR="00334C09" w:rsidRPr="00334C09" w:rsidRDefault="00334C09" w:rsidP="00D82003">
      <w:pPr>
        <w:pStyle w:val="EndNoteBibliography"/>
        <w:ind w:left="720" w:hanging="720"/>
        <w:jc w:val="thaiDistribute"/>
        <w:rPr>
          <w:rFonts w:ascii="TH Sarabun New" w:hAnsi="TH Sarabun New" w:cs="TH Sarabun New"/>
          <w:sz w:val="28"/>
          <w:szCs w:val="28"/>
        </w:rPr>
      </w:pPr>
      <w:r w:rsidRPr="00334C09">
        <w:rPr>
          <w:rFonts w:ascii="TH Sarabun New" w:hAnsi="TH Sarabun New" w:cs="TH Sarabun New"/>
          <w:sz w:val="28"/>
          <w:szCs w:val="28"/>
          <w:cs/>
        </w:rPr>
        <w:t>ณัฐพร ภูแต้มนิล</w:t>
      </w:r>
      <w:r w:rsidRPr="00334C09">
        <w:rPr>
          <w:rFonts w:ascii="TH Sarabun New" w:hAnsi="TH Sarabun New" w:cs="TH Sarabun New"/>
          <w:sz w:val="28"/>
          <w:szCs w:val="28"/>
        </w:rPr>
        <w:t xml:space="preserve">, </w:t>
      </w:r>
      <w:r w:rsidRPr="00334C09">
        <w:rPr>
          <w:rFonts w:ascii="TH Sarabun New" w:hAnsi="TH Sarabun New" w:cs="TH Sarabun New"/>
          <w:sz w:val="28"/>
          <w:szCs w:val="28"/>
          <w:cs/>
        </w:rPr>
        <w:t>เสาวลักษณ์ นิกรพิทยา</w:t>
      </w:r>
      <w:r w:rsidRPr="00334C09">
        <w:rPr>
          <w:rFonts w:ascii="TH Sarabun New" w:hAnsi="TH Sarabun New" w:cs="TH Sarabun New"/>
          <w:sz w:val="28"/>
          <w:szCs w:val="28"/>
        </w:rPr>
        <w:t xml:space="preserve">, </w:t>
      </w:r>
      <w:r w:rsidRPr="00334C09">
        <w:rPr>
          <w:rFonts w:ascii="TH Sarabun New" w:hAnsi="TH Sarabun New" w:cs="TH Sarabun New"/>
          <w:sz w:val="28"/>
          <w:szCs w:val="28"/>
          <w:cs/>
        </w:rPr>
        <w:t xml:space="preserve">สิทธิพรร์ สุนทร และภัณฑิลา น้อยเจริญ. </w:t>
      </w:r>
      <w:r w:rsidRPr="00334C09">
        <w:rPr>
          <w:rFonts w:ascii="TH Sarabun New" w:hAnsi="TH Sarabun New" w:cs="TH Sarabun New"/>
          <w:sz w:val="28"/>
          <w:szCs w:val="28"/>
        </w:rPr>
        <w:t xml:space="preserve">2565. </w:t>
      </w:r>
      <w:r w:rsidRPr="00334C09">
        <w:rPr>
          <w:rFonts w:ascii="TH Sarabun New" w:hAnsi="TH Sarabun New" w:cs="TH Sarabun New"/>
          <w:sz w:val="28"/>
          <w:szCs w:val="28"/>
          <w:cs/>
        </w:rPr>
        <w:t xml:space="preserve">ปัจจัยส่งผลต่อการจัดการแหล่งท่องเที่ยวเชิงวัฒนธรรม กรณีศึกษาวัดแหล่งท่องเที่ยวในจังหวัดกาฬสินธุ์.  </w:t>
      </w:r>
      <w:r w:rsidRPr="00334C09">
        <w:rPr>
          <w:rFonts w:ascii="TH Sarabun New" w:hAnsi="TH Sarabun New" w:cs="TH Sarabun New"/>
          <w:b/>
          <w:sz w:val="28"/>
          <w:szCs w:val="28"/>
        </w:rPr>
        <w:t>Journal of Modern Learning Developmen</w:t>
      </w:r>
      <w:r w:rsidRPr="00D82003">
        <w:rPr>
          <w:rFonts w:ascii="TH Sarabun New" w:hAnsi="TH Sarabun New" w:cs="TH Sarabun New"/>
          <w:b/>
          <w:sz w:val="28"/>
          <w:szCs w:val="28"/>
        </w:rPr>
        <w:t>t</w:t>
      </w:r>
      <w:r w:rsidRPr="00D82003">
        <w:rPr>
          <w:rFonts w:ascii="TH Sarabun New" w:hAnsi="TH Sarabun New" w:cs="TH Sarabun New"/>
          <w:b/>
          <w:i/>
          <w:sz w:val="28"/>
          <w:szCs w:val="28"/>
        </w:rPr>
        <w:t>,</w:t>
      </w:r>
      <w:r w:rsidRPr="00D82003">
        <w:rPr>
          <w:rFonts w:ascii="TH Sarabun New" w:hAnsi="TH Sarabun New" w:cs="TH Sarabun New"/>
          <w:b/>
          <w:sz w:val="28"/>
          <w:szCs w:val="28"/>
        </w:rPr>
        <w:t xml:space="preserve"> </w:t>
      </w:r>
      <w:r w:rsidRPr="00334C09">
        <w:rPr>
          <w:rFonts w:ascii="TH Sarabun New" w:hAnsi="TH Sarabun New" w:cs="TH Sarabun New"/>
          <w:sz w:val="28"/>
          <w:szCs w:val="28"/>
        </w:rPr>
        <w:t>7 (8)</w:t>
      </w:r>
      <w:r w:rsidRPr="00334C09">
        <w:rPr>
          <w:rFonts w:ascii="TH Sarabun New" w:hAnsi="TH Sarabun New" w:cs="TH Sarabun New"/>
          <w:i/>
          <w:sz w:val="28"/>
          <w:szCs w:val="28"/>
        </w:rPr>
        <w:t>,</w:t>
      </w:r>
      <w:r w:rsidRPr="00334C09">
        <w:rPr>
          <w:rFonts w:ascii="TH Sarabun New" w:hAnsi="TH Sarabun New" w:cs="TH Sarabun New"/>
          <w:sz w:val="28"/>
          <w:szCs w:val="28"/>
        </w:rPr>
        <w:t xml:space="preserve"> 270-286.</w:t>
      </w:r>
    </w:p>
    <w:p w14:paraId="4933AE26" w14:textId="77777777" w:rsidR="00334C09" w:rsidRPr="00334C09" w:rsidRDefault="00334C09" w:rsidP="00D82003">
      <w:pPr>
        <w:pStyle w:val="EndNoteBibliography"/>
        <w:ind w:left="720" w:hanging="720"/>
        <w:jc w:val="thaiDistribute"/>
        <w:rPr>
          <w:rFonts w:ascii="TH Sarabun New" w:hAnsi="TH Sarabun New" w:cs="TH Sarabun New"/>
          <w:sz w:val="28"/>
          <w:szCs w:val="28"/>
        </w:rPr>
      </w:pPr>
      <w:r w:rsidRPr="00334C09">
        <w:rPr>
          <w:rFonts w:ascii="TH Sarabun New" w:hAnsi="TH Sarabun New" w:cs="TH Sarabun New"/>
          <w:sz w:val="28"/>
          <w:szCs w:val="28"/>
          <w:cs/>
        </w:rPr>
        <w:t xml:space="preserve">ทัศนาวลัย ตันติเอกรัตน์ และชฎาวรรณ ศิริจารุกุล. </w:t>
      </w:r>
      <w:r w:rsidRPr="00334C09">
        <w:rPr>
          <w:rFonts w:ascii="TH Sarabun New" w:hAnsi="TH Sarabun New" w:cs="TH Sarabun New"/>
          <w:sz w:val="28"/>
          <w:szCs w:val="28"/>
        </w:rPr>
        <w:t xml:space="preserve">2565. </w:t>
      </w:r>
      <w:r w:rsidRPr="00334C09">
        <w:rPr>
          <w:rFonts w:ascii="TH Sarabun New" w:hAnsi="TH Sarabun New" w:cs="TH Sarabun New"/>
          <w:sz w:val="28"/>
          <w:szCs w:val="28"/>
          <w:cs/>
        </w:rPr>
        <w:t xml:space="preserve">การวิเคราะห์องค์ประกอบศักยภาพการจัดการแหล่งท่องเที่ยวเชิงวัฒนธรรมอาหารมรดกหมูย่างเมืองตรังเพื่อการเรียนรู้บนเศรษฐกิจสร้างสรรค์. </w:t>
      </w:r>
      <w:r w:rsidRPr="00D82003">
        <w:rPr>
          <w:rFonts w:ascii="TH Sarabun New" w:hAnsi="TH Sarabun New" w:cs="TH Sarabun New"/>
          <w:bCs/>
          <w:sz w:val="28"/>
          <w:szCs w:val="28"/>
          <w:cs/>
        </w:rPr>
        <w:t>วารสารปัญญาภิวัฒน์</w:t>
      </w:r>
      <w:r w:rsidRPr="00D82003">
        <w:rPr>
          <w:rFonts w:ascii="TH Sarabun New" w:hAnsi="TH Sarabun New" w:cs="TH Sarabun New"/>
          <w:b/>
          <w:bCs/>
          <w:i/>
          <w:sz w:val="28"/>
          <w:szCs w:val="28"/>
        </w:rPr>
        <w:t>,</w:t>
      </w:r>
      <w:r w:rsidRPr="00D82003">
        <w:rPr>
          <w:rFonts w:ascii="TH Sarabun New" w:hAnsi="TH Sarabun New" w:cs="TH Sarabun New"/>
          <w:b/>
          <w:bCs/>
          <w:sz w:val="28"/>
          <w:szCs w:val="28"/>
        </w:rPr>
        <w:t xml:space="preserve"> </w:t>
      </w:r>
      <w:r w:rsidRPr="00334C09">
        <w:rPr>
          <w:rFonts w:ascii="TH Sarabun New" w:hAnsi="TH Sarabun New" w:cs="TH Sarabun New"/>
          <w:sz w:val="28"/>
          <w:szCs w:val="28"/>
        </w:rPr>
        <w:t>14 (1)</w:t>
      </w:r>
      <w:r w:rsidRPr="00334C09">
        <w:rPr>
          <w:rFonts w:ascii="TH Sarabun New" w:hAnsi="TH Sarabun New" w:cs="TH Sarabun New"/>
          <w:i/>
          <w:sz w:val="28"/>
          <w:szCs w:val="28"/>
        </w:rPr>
        <w:t>,</w:t>
      </w:r>
      <w:r w:rsidRPr="00334C09">
        <w:rPr>
          <w:rFonts w:ascii="TH Sarabun New" w:hAnsi="TH Sarabun New" w:cs="TH Sarabun New"/>
          <w:sz w:val="28"/>
          <w:szCs w:val="28"/>
        </w:rPr>
        <w:t xml:space="preserve"> 172-187.</w:t>
      </w:r>
    </w:p>
    <w:p w14:paraId="5EACBC19" w14:textId="77777777" w:rsidR="00334C09" w:rsidRPr="00334C09" w:rsidRDefault="00334C09" w:rsidP="00D82003">
      <w:pPr>
        <w:pStyle w:val="EndNoteBibliography"/>
        <w:ind w:left="720" w:hanging="720"/>
        <w:jc w:val="thaiDistribute"/>
        <w:rPr>
          <w:rFonts w:ascii="TH Sarabun New" w:hAnsi="TH Sarabun New" w:cs="TH Sarabun New"/>
          <w:sz w:val="28"/>
          <w:szCs w:val="28"/>
        </w:rPr>
      </w:pPr>
      <w:r w:rsidRPr="00334C09">
        <w:rPr>
          <w:rFonts w:ascii="TH Sarabun New" w:hAnsi="TH Sarabun New" w:cs="TH Sarabun New"/>
          <w:sz w:val="28"/>
          <w:szCs w:val="28"/>
          <w:cs/>
        </w:rPr>
        <w:t>พระมหาบุญไทย ปุญฺญมโน</w:t>
      </w:r>
      <w:r w:rsidRPr="00334C09">
        <w:rPr>
          <w:rFonts w:ascii="TH Sarabun New" w:hAnsi="TH Sarabun New" w:cs="TH Sarabun New"/>
          <w:sz w:val="28"/>
          <w:szCs w:val="28"/>
        </w:rPr>
        <w:t xml:space="preserve">, </w:t>
      </w:r>
      <w:r w:rsidRPr="00334C09">
        <w:rPr>
          <w:rFonts w:ascii="TH Sarabun New" w:hAnsi="TH Sarabun New" w:cs="TH Sarabun New"/>
          <w:sz w:val="28"/>
          <w:szCs w:val="28"/>
          <w:cs/>
        </w:rPr>
        <w:t>พระสุทธิ สารเมธี</w:t>
      </w:r>
      <w:r w:rsidRPr="00334C09">
        <w:rPr>
          <w:rFonts w:ascii="TH Sarabun New" w:hAnsi="TH Sarabun New" w:cs="TH Sarabun New"/>
          <w:sz w:val="28"/>
          <w:szCs w:val="28"/>
        </w:rPr>
        <w:t xml:space="preserve">, </w:t>
      </w:r>
      <w:r w:rsidRPr="00334C09">
        <w:rPr>
          <w:rFonts w:ascii="TH Sarabun New" w:hAnsi="TH Sarabun New" w:cs="TH Sarabun New"/>
          <w:sz w:val="28"/>
          <w:szCs w:val="28"/>
          <w:cs/>
        </w:rPr>
        <w:t xml:space="preserve">บุญร่วม คําเมืองแสน และกฤตสุชิน พลเสน. </w:t>
      </w:r>
      <w:r w:rsidRPr="00334C09">
        <w:rPr>
          <w:rFonts w:ascii="TH Sarabun New" w:hAnsi="TH Sarabun New" w:cs="TH Sarabun New"/>
          <w:sz w:val="28"/>
          <w:szCs w:val="28"/>
        </w:rPr>
        <w:t xml:space="preserve">2565. </w:t>
      </w:r>
      <w:r w:rsidRPr="00334C09">
        <w:rPr>
          <w:rFonts w:ascii="TH Sarabun New" w:hAnsi="TH Sarabun New" w:cs="TH Sarabun New"/>
          <w:sz w:val="28"/>
          <w:szCs w:val="28"/>
          <w:cs/>
        </w:rPr>
        <w:t>การจัดการแหล่งท่องเที่ยวเชิง</w:t>
      </w:r>
      <w:r w:rsidRPr="00D82003">
        <w:rPr>
          <w:rFonts w:ascii="TH Sarabun New" w:hAnsi="TH Sarabun New" w:cs="TH Sarabun New"/>
          <w:spacing w:val="-4"/>
          <w:sz w:val="28"/>
          <w:szCs w:val="28"/>
          <w:cs/>
        </w:rPr>
        <w:t xml:space="preserve">วัฒนธรรมในเขตภาคกลางปริมณฑล. </w:t>
      </w:r>
      <w:r w:rsidRPr="00D82003">
        <w:rPr>
          <w:rFonts w:ascii="TH Sarabun New" w:hAnsi="TH Sarabun New" w:cs="TH Sarabun New"/>
          <w:bCs/>
          <w:spacing w:val="-4"/>
          <w:sz w:val="28"/>
          <w:szCs w:val="28"/>
          <w:cs/>
        </w:rPr>
        <w:t>วารสารพุทธมัคค์ ศูนย์วิจัยธรรมศึกษา สํานักเรียนวัดอาวุธวิกสิตาราม</w:t>
      </w:r>
      <w:r w:rsidRPr="00D82003">
        <w:rPr>
          <w:rFonts w:ascii="TH Sarabun New" w:hAnsi="TH Sarabun New" w:cs="TH Sarabun New"/>
          <w:bCs/>
          <w:i/>
          <w:spacing w:val="-4"/>
          <w:sz w:val="28"/>
          <w:szCs w:val="28"/>
        </w:rPr>
        <w:t>,</w:t>
      </w:r>
      <w:r w:rsidRPr="00D82003">
        <w:rPr>
          <w:rFonts w:ascii="TH Sarabun New" w:hAnsi="TH Sarabun New" w:cs="TH Sarabun New"/>
          <w:spacing w:val="-4"/>
          <w:sz w:val="28"/>
          <w:szCs w:val="28"/>
        </w:rPr>
        <w:t xml:space="preserve"> 7 (1)</w:t>
      </w:r>
      <w:r w:rsidRPr="00D82003">
        <w:rPr>
          <w:rFonts w:ascii="TH Sarabun New" w:hAnsi="TH Sarabun New" w:cs="TH Sarabun New"/>
          <w:i/>
          <w:spacing w:val="-4"/>
          <w:sz w:val="28"/>
          <w:szCs w:val="28"/>
        </w:rPr>
        <w:t>,</w:t>
      </w:r>
      <w:r w:rsidRPr="00D82003">
        <w:rPr>
          <w:rFonts w:ascii="TH Sarabun New" w:hAnsi="TH Sarabun New" w:cs="TH Sarabun New"/>
          <w:spacing w:val="-4"/>
          <w:sz w:val="28"/>
          <w:szCs w:val="28"/>
        </w:rPr>
        <w:t xml:space="preserve"> 65-79.</w:t>
      </w:r>
    </w:p>
    <w:p w14:paraId="23B8F22F" w14:textId="77777777" w:rsidR="00334C09" w:rsidRPr="00334C09" w:rsidRDefault="00334C09" w:rsidP="00D82003">
      <w:pPr>
        <w:pStyle w:val="EndNoteBibliography"/>
        <w:ind w:left="720" w:hanging="720"/>
        <w:jc w:val="thaiDistribute"/>
        <w:rPr>
          <w:rFonts w:ascii="TH Sarabun New" w:hAnsi="TH Sarabun New" w:cs="TH Sarabun New"/>
          <w:sz w:val="28"/>
          <w:szCs w:val="28"/>
        </w:rPr>
      </w:pPr>
      <w:r w:rsidRPr="00334C09">
        <w:rPr>
          <w:rFonts w:ascii="TH Sarabun New" w:hAnsi="TH Sarabun New" w:cs="TH Sarabun New"/>
          <w:sz w:val="28"/>
          <w:szCs w:val="28"/>
          <w:cs/>
        </w:rPr>
        <w:t>ยัง จอมทอง</w:t>
      </w:r>
      <w:r w:rsidRPr="00334C09">
        <w:rPr>
          <w:rFonts w:ascii="TH Sarabun New" w:hAnsi="TH Sarabun New" w:cs="TH Sarabun New"/>
          <w:sz w:val="28"/>
          <w:szCs w:val="28"/>
        </w:rPr>
        <w:t xml:space="preserve">, </w:t>
      </w:r>
      <w:r w:rsidRPr="00334C09">
        <w:rPr>
          <w:rFonts w:ascii="TH Sarabun New" w:hAnsi="TH Sarabun New" w:cs="TH Sarabun New"/>
          <w:sz w:val="28"/>
          <w:szCs w:val="28"/>
          <w:cs/>
        </w:rPr>
        <w:t>วุฒิพงษ์ ฉั่วตระกูล</w:t>
      </w:r>
      <w:r w:rsidRPr="00334C09">
        <w:rPr>
          <w:rFonts w:ascii="TH Sarabun New" w:hAnsi="TH Sarabun New" w:cs="TH Sarabun New"/>
          <w:sz w:val="28"/>
          <w:szCs w:val="28"/>
        </w:rPr>
        <w:t xml:space="preserve">, </w:t>
      </w:r>
      <w:r w:rsidRPr="00334C09">
        <w:rPr>
          <w:rFonts w:ascii="TH Sarabun New" w:hAnsi="TH Sarabun New" w:cs="TH Sarabun New"/>
          <w:sz w:val="28"/>
          <w:szCs w:val="28"/>
          <w:cs/>
        </w:rPr>
        <w:t xml:space="preserve">ยุทธการ ไวยอาภา และกีรติ ตระการศิริวานิช. </w:t>
      </w:r>
      <w:r w:rsidRPr="00334C09">
        <w:rPr>
          <w:rFonts w:ascii="TH Sarabun New" w:hAnsi="TH Sarabun New" w:cs="TH Sarabun New"/>
          <w:sz w:val="28"/>
          <w:szCs w:val="28"/>
        </w:rPr>
        <w:t xml:space="preserve">2566. </w:t>
      </w:r>
      <w:r w:rsidRPr="00334C09">
        <w:rPr>
          <w:rFonts w:ascii="TH Sarabun New" w:hAnsi="TH Sarabun New" w:cs="TH Sarabun New"/>
          <w:sz w:val="28"/>
          <w:szCs w:val="28"/>
          <w:cs/>
        </w:rPr>
        <w:t xml:space="preserve">ปัจจัยที่ส่งผลต่อการมีส่วนร่วมของชุมชนในการจัดการแหล่งท่องเที่ยวเชิงวัฒนธรรมพระธาตุโผ่น เมืองไซพูทอง แขวงสะหวันนะเขต สาธารณรัฐประชาธิปไตยประชาชนลาว. </w:t>
      </w:r>
      <w:r w:rsidRPr="00D82003">
        <w:rPr>
          <w:rFonts w:ascii="TH Sarabun New" w:hAnsi="TH Sarabun New" w:cs="TH Sarabun New"/>
          <w:bCs/>
          <w:sz w:val="28"/>
          <w:szCs w:val="28"/>
          <w:cs/>
        </w:rPr>
        <w:t>วารสารวิทยาลัยดุสิตธานี</w:t>
      </w:r>
      <w:r w:rsidRPr="00D82003">
        <w:rPr>
          <w:rFonts w:ascii="TH Sarabun New" w:hAnsi="TH Sarabun New" w:cs="TH Sarabun New"/>
          <w:bCs/>
          <w:i/>
          <w:sz w:val="28"/>
          <w:szCs w:val="28"/>
        </w:rPr>
        <w:t>,</w:t>
      </w:r>
      <w:r w:rsidRPr="00D82003">
        <w:rPr>
          <w:rFonts w:ascii="TH Sarabun New" w:hAnsi="TH Sarabun New" w:cs="TH Sarabun New"/>
          <w:bCs/>
          <w:sz w:val="28"/>
          <w:szCs w:val="28"/>
        </w:rPr>
        <w:t xml:space="preserve"> </w:t>
      </w:r>
      <w:r w:rsidRPr="00334C09">
        <w:rPr>
          <w:rFonts w:ascii="TH Sarabun New" w:hAnsi="TH Sarabun New" w:cs="TH Sarabun New"/>
          <w:sz w:val="28"/>
          <w:szCs w:val="28"/>
        </w:rPr>
        <w:t>17 (3)</w:t>
      </w:r>
      <w:r w:rsidRPr="00334C09">
        <w:rPr>
          <w:rFonts w:ascii="TH Sarabun New" w:hAnsi="TH Sarabun New" w:cs="TH Sarabun New"/>
          <w:i/>
          <w:sz w:val="28"/>
          <w:szCs w:val="28"/>
        </w:rPr>
        <w:t>,</w:t>
      </w:r>
      <w:r w:rsidRPr="00334C09">
        <w:rPr>
          <w:rFonts w:ascii="TH Sarabun New" w:hAnsi="TH Sarabun New" w:cs="TH Sarabun New"/>
          <w:sz w:val="28"/>
          <w:szCs w:val="28"/>
        </w:rPr>
        <w:t xml:space="preserve"> 1-15.</w:t>
      </w:r>
    </w:p>
    <w:p w14:paraId="092FCC85" w14:textId="77777777" w:rsidR="00334C09" w:rsidRPr="00334C09" w:rsidRDefault="00334C09" w:rsidP="00D82003">
      <w:pPr>
        <w:pStyle w:val="EndNoteBibliography"/>
        <w:ind w:left="720" w:hanging="720"/>
        <w:jc w:val="thaiDistribute"/>
        <w:rPr>
          <w:rFonts w:ascii="TH Sarabun New" w:hAnsi="TH Sarabun New" w:cs="TH Sarabun New"/>
          <w:sz w:val="28"/>
          <w:szCs w:val="28"/>
        </w:rPr>
      </w:pPr>
      <w:r w:rsidRPr="00334C09">
        <w:rPr>
          <w:rFonts w:ascii="TH Sarabun New" w:hAnsi="TH Sarabun New" w:cs="TH Sarabun New"/>
          <w:sz w:val="28"/>
          <w:szCs w:val="28"/>
          <w:cs/>
        </w:rPr>
        <w:t xml:space="preserve">วงศ์ธีรา สุวรรณิน. </w:t>
      </w:r>
      <w:r w:rsidRPr="00334C09">
        <w:rPr>
          <w:rFonts w:ascii="TH Sarabun New" w:hAnsi="TH Sarabun New" w:cs="TH Sarabun New"/>
          <w:sz w:val="28"/>
          <w:szCs w:val="28"/>
        </w:rPr>
        <w:t xml:space="preserve">2557. </w:t>
      </w:r>
      <w:r w:rsidRPr="00334C09">
        <w:rPr>
          <w:rFonts w:ascii="TH Sarabun New" w:hAnsi="TH Sarabun New" w:cs="TH Sarabun New"/>
          <w:sz w:val="28"/>
          <w:szCs w:val="28"/>
          <w:cs/>
        </w:rPr>
        <w:t xml:space="preserve">การศึกษาศักยภาพการท่องเที่ยวเชิงวัฒนธรรมของวัดในจังหวัดปทุมธานี. </w:t>
      </w:r>
      <w:r w:rsidRPr="00D82003">
        <w:rPr>
          <w:rFonts w:ascii="TH Sarabun New" w:hAnsi="TH Sarabun New" w:cs="TH Sarabun New"/>
          <w:bCs/>
          <w:sz w:val="28"/>
          <w:szCs w:val="28"/>
          <w:cs/>
        </w:rPr>
        <w:t>วารสารบัณฑิตศึกษา มหาวิทยาลัยราชภัฏวไลยอลงกรณ์ ในพระบรมราชูปถัมภ์</w:t>
      </w:r>
      <w:r w:rsidRPr="00D82003">
        <w:rPr>
          <w:rFonts w:ascii="TH Sarabun New" w:hAnsi="TH Sarabun New" w:cs="TH Sarabun New"/>
          <w:bCs/>
          <w:i/>
          <w:sz w:val="28"/>
          <w:szCs w:val="28"/>
        </w:rPr>
        <w:t>,</w:t>
      </w:r>
      <w:r w:rsidRPr="00334C09">
        <w:rPr>
          <w:rFonts w:ascii="TH Sarabun New" w:hAnsi="TH Sarabun New" w:cs="TH Sarabun New"/>
          <w:sz w:val="28"/>
          <w:szCs w:val="28"/>
        </w:rPr>
        <w:t xml:space="preserve"> 8 (7).</w:t>
      </w:r>
    </w:p>
    <w:p w14:paraId="09C5BCD2" w14:textId="77777777" w:rsidR="00A77DD6" w:rsidRPr="007F231E" w:rsidRDefault="00120F3A" w:rsidP="00D82003">
      <w:pPr>
        <w:tabs>
          <w:tab w:val="left" w:pos="900"/>
          <w:tab w:val="left" w:pos="1800"/>
          <w:tab w:val="left" w:pos="2520"/>
        </w:tabs>
        <w:ind w:left="900" w:hanging="900"/>
        <w:jc w:val="thaiDistribute"/>
        <w:rPr>
          <w:rFonts w:ascii="TH Sarabun New" w:hAnsi="TH Sarabun New" w:cs="TH Sarabun New"/>
          <w:b/>
          <w:bCs/>
          <w:color w:val="000000"/>
          <w:sz w:val="28"/>
          <w:szCs w:val="28"/>
          <w:cs/>
        </w:rPr>
      </w:pPr>
      <w:r w:rsidRPr="007F231E">
        <w:rPr>
          <w:rFonts w:ascii="TH Sarabun New" w:hAnsi="TH Sarabun New" w:cs="TH Sarabun New"/>
          <w:b/>
          <w:bCs/>
          <w:color w:val="000000"/>
          <w:sz w:val="28"/>
          <w:szCs w:val="28"/>
        </w:rPr>
        <w:fldChar w:fldCharType="end"/>
      </w:r>
    </w:p>
    <w:sectPr w:rsidR="00A77DD6" w:rsidRPr="007F231E" w:rsidSect="000F4149">
      <w:type w:val="continuous"/>
      <w:pgSz w:w="11907" w:h="16840" w:code="9"/>
      <w:pgMar w:top="1418" w:right="1134" w:bottom="1418" w:left="1134" w:header="567" w:footer="567" w:gutter="0"/>
      <w:cols w:space="454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FD4A541" w14:textId="77777777" w:rsidR="00FB2C3F" w:rsidRDefault="00FB2C3F">
      <w:r>
        <w:separator/>
      </w:r>
    </w:p>
  </w:endnote>
  <w:endnote w:type="continuationSeparator" w:id="0">
    <w:p w14:paraId="50C35B7F" w14:textId="77777777" w:rsidR="00FB2C3F" w:rsidRDefault="00FB2C3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okChampa">
    <w:panose1 w:val="020B0604020202020204"/>
    <w:charset w:val="00"/>
    <w:family w:val="swiss"/>
    <w:pitch w:val="variable"/>
    <w:sig w:usb0="83000003" w:usb1="00000000" w:usb2="00000000" w:usb3="00000000" w:csb0="00010001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ngsanaUPC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rdiaUPC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H Sarabun New">
    <w:altName w:val="TH Sarabun New"/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H SarabunPSK">
    <w:altName w:val="TH Sarabun PSK"/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Phetsarath OT">
    <w:panose1 w:val="02000500000000000000"/>
    <w:charset w:val="00"/>
    <w:family w:val="auto"/>
    <w:pitch w:val="variable"/>
    <w:sig w:usb0="A30000A7" w:usb1="5000004A" w:usb2="00000000" w:usb3="00000000" w:csb0="00000111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AB71D8F" w14:textId="77777777" w:rsidR="004478FF" w:rsidRDefault="009B6770" w:rsidP="00BA7D4E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4478FF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DF5B5A9" w14:textId="77777777" w:rsidR="004478FF" w:rsidRDefault="004478FF" w:rsidP="00BA7D4E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01EE10F" w14:textId="77777777" w:rsidR="004024C9" w:rsidRDefault="004024C9">
    <w:pPr>
      <w:pStyle w:val="Footer"/>
      <w:jc w:val="center"/>
    </w:pPr>
    <w:r w:rsidRPr="004024C9">
      <w:rPr>
        <w:rFonts w:ascii="TH SarabunPSK" w:hAnsi="TH SarabunPSK" w:cs="TH SarabunPSK"/>
        <w:sz w:val="32"/>
        <w:szCs w:val="32"/>
        <w:cs/>
        <w:lang w:val="th-TH"/>
      </w:rPr>
      <w:t>[</w:t>
    </w:r>
    <w:r w:rsidR="009B6770" w:rsidRPr="004024C9">
      <w:rPr>
        <w:rFonts w:ascii="TH SarabunPSK" w:hAnsi="TH SarabunPSK" w:cs="TH SarabunPSK"/>
        <w:sz w:val="32"/>
        <w:szCs w:val="32"/>
      </w:rPr>
      <w:fldChar w:fldCharType="begin"/>
    </w:r>
    <w:r w:rsidRPr="004024C9">
      <w:rPr>
        <w:rFonts w:ascii="TH SarabunPSK" w:hAnsi="TH SarabunPSK" w:cs="TH SarabunPSK"/>
        <w:sz w:val="32"/>
        <w:szCs w:val="32"/>
      </w:rPr>
      <w:instrText xml:space="preserve"> PAGE   \* MERGEFORMAT </w:instrText>
    </w:r>
    <w:r w:rsidR="009B6770" w:rsidRPr="004024C9">
      <w:rPr>
        <w:rFonts w:ascii="TH SarabunPSK" w:hAnsi="TH SarabunPSK" w:cs="TH SarabunPSK"/>
        <w:sz w:val="32"/>
        <w:szCs w:val="32"/>
      </w:rPr>
      <w:fldChar w:fldCharType="separate"/>
    </w:r>
    <w:r w:rsidR="008D4BFA" w:rsidRPr="008D4BFA">
      <w:rPr>
        <w:rFonts w:ascii="TH SarabunPSK" w:hAnsi="TH SarabunPSK" w:cs="TH SarabunPSK"/>
        <w:noProof/>
        <w:sz w:val="32"/>
        <w:szCs w:val="32"/>
        <w:lang w:val="th-TH"/>
      </w:rPr>
      <w:t>3</w:t>
    </w:r>
    <w:r w:rsidR="009B6770" w:rsidRPr="004024C9">
      <w:rPr>
        <w:rFonts w:ascii="TH SarabunPSK" w:hAnsi="TH SarabunPSK" w:cs="TH SarabunPSK"/>
        <w:sz w:val="32"/>
        <w:szCs w:val="32"/>
      </w:rPr>
      <w:fldChar w:fldCharType="end"/>
    </w:r>
    <w:r w:rsidRPr="004024C9">
      <w:rPr>
        <w:rFonts w:ascii="TH SarabunPSK" w:hAnsi="TH SarabunPSK" w:cs="TH SarabunPSK"/>
        <w:sz w:val="32"/>
        <w:szCs w:val="32"/>
        <w:cs/>
        <w:lang w:val="th-TH"/>
      </w:rPr>
      <w:t>]</w:t>
    </w:r>
  </w:p>
  <w:p w14:paraId="3BACB625" w14:textId="77777777" w:rsidR="004478FF" w:rsidRDefault="004478FF" w:rsidP="00BA7D4E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67F1BAB" w14:textId="77777777" w:rsidR="00FB2C3F" w:rsidRDefault="00FB2C3F">
      <w:r>
        <w:separator/>
      </w:r>
    </w:p>
  </w:footnote>
  <w:footnote w:type="continuationSeparator" w:id="0">
    <w:p w14:paraId="4E5F3647" w14:textId="77777777" w:rsidR="00FB2C3F" w:rsidRDefault="00FB2C3F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C07D1E1" w14:textId="77777777" w:rsidR="004478FF" w:rsidRDefault="009B6770" w:rsidP="00BA7D4E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 w:rsidR="004478FF"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30B67BA" w14:textId="77777777" w:rsidR="004478FF" w:rsidRDefault="004478FF" w:rsidP="00A55BD7">
    <w:pPr>
      <w:pStyle w:val="Header"/>
      <w:ind w:right="360" w:firstLine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8D60A6D" w14:textId="77777777" w:rsidR="004478FF" w:rsidRPr="00D75435" w:rsidRDefault="00D96A83" w:rsidP="00172B66">
    <w:pPr>
      <w:pStyle w:val="Header"/>
      <w:tabs>
        <w:tab w:val="clear" w:pos="8306"/>
      </w:tabs>
      <w:jc w:val="right"/>
      <w:rPr>
        <w:rFonts w:ascii="Angsana New" w:hAnsi="Angsana New"/>
        <w:sz w:val="28"/>
      </w:rPr>
    </w:pPr>
    <w:r w:rsidRPr="00D75435">
      <w:rPr>
        <w:rFonts w:ascii="Angsana New" w:hAnsi="Angsana New"/>
        <w:noProof/>
        <w:sz w:val="28"/>
      </w:rPr>
      <w:drawing>
        <wp:anchor distT="0" distB="0" distL="114300" distR="114300" simplePos="0" relativeHeight="251657728" behindDoc="1" locked="0" layoutInCell="1" allowOverlap="1" wp14:anchorId="1A3ABB3B" wp14:editId="5A2D88D2">
          <wp:simplePos x="0" y="0"/>
          <wp:positionH relativeFrom="column">
            <wp:posOffset>-8890</wp:posOffset>
          </wp:positionH>
          <wp:positionV relativeFrom="paragraph">
            <wp:posOffset>-112395</wp:posOffset>
          </wp:positionV>
          <wp:extent cx="805180" cy="584200"/>
          <wp:effectExtent l="0" t="0" r="0" b="0"/>
          <wp:wrapThrough wrapText="bothSides">
            <wp:wrapPolygon edited="0">
              <wp:start x="0" y="0"/>
              <wp:lineTo x="0" y="21130"/>
              <wp:lineTo x="20953" y="21130"/>
              <wp:lineTo x="20953" y="0"/>
              <wp:lineTo x="0" y="0"/>
            </wp:wrapPolygon>
          </wp:wrapThrough>
          <wp:docPr id="1" name="รูปภาพ 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รูปภาพ 3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805180" cy="58420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172B66" w:rsidRPr="00D75435">
      <w:rPr>
        <w:rFonts w:ascii="Angsana New" w:hAnsi="Angsana New"/>
        <w:sz w:val="28"/>
        <w:cs/>
      </w:rPr>
      <w:t xml:space="preserve">การประชุมวิชาการระดับชาติ ราชภัฏเลยวิชาการ ครั้งที่ </w:t>
    </w:r>
    <w:r w:rsidR="004A37F3" w:rsidRPr="00D75435">
      <w:rPr>
        <w:rFonts w:ascii="Angsana New" w:hAnsi="Angsana New"/>
        <w:sz w:val="28"/>
      </w:rPr>
      <w:t>10</w:t>
    </w:r>
    <w:r w:rsidR="00172B66" w:rsidRPr="00D75435">
      <w:rPr>
        <w:rFonts w:ascii="Angsana New" w:hAnsi="Angsana New"/>
        <w:sz w:val="28"/>
        <w:cs/>
      </w:rPr>
      <w:t xml:space="preserve"> ประจำปี พ.ศ. 256</w:t>
    </w:r>
    <w:r w:rsidR="004A37F3" w:rsidRPr="00D75435">
      <w:rPr>
        <w:rFonts w:ascii="Angsana New" w:hAnsi="Angsana New"/>
        <w:sz w:val="28"/>
        <w:cs/>
      </w:rPr>
      <w:t>7</w:t>
    </w:r>
  </w:p>
  <w:p w14:paraId="565AC6A5" w14:textId="77777777" w:rsidR="00E21EFE" w:rsidRPr="00D75435" w:rsidRDefault="00E21EFE" w:rsidP="00E21EFE">
    <w:pPr>
      <w:pStyle w:val="Header"/>
      <w:pBdr>
        <w:bottom w:val="single" w:sz="4" w:space="1" w:color="auto"/>
      </w:pBdr>
      <w:tabs>
        <w:tab w:val="clear" w:pos="8306"/>
      </w:tabs>
      <w:jc w:val="right"/>
      <w:rPr>
        <w:rFonts w:ascii="Angsana New" w:hAnsi="Angsana New"/>
        <w:sz w:val="28"/>
      </w:rPr>
    </w:pPr>
    <w:r w:rsidRPr="00D75435">
      <w:rPr>
        <w:rFonts w:ascii="Angsana New" w:hAnsi="Angsana New"/>
        <w:sz w:val="28"/>
        <w:cs/>
      </w:rPr>
      <w:t>“</w:t>
    </w:r>
    <w:r w:rsidR="004A37F3" w:rsidRPr="00D75435">
      <w:rPr>
        <w:rFonts w:ascii="Angsana New" w:hAnsi="Angsana New" w:hint="cs"/>
        <w:sz w:val="28"/>
        <w:cs/>
      </w:rPr>
      <w:t xml:space="preserve">วิจัยและนวัตกรรมเพื่อการพัฒนา </w:t>
    </w:r>
    <w:r w:rsidR="004A37F3" w:rsidRPr="00D75435">
      <w:rPr>
        <w:rFonts w:ascii="Angsana New" w:hAnsi="Angsana New"/>
        <w:sz w:val="28"/>
      </w:rPr>
      <w:t xml:space="preserve">Soft Power </w:t>
    </w:r>
    <w:r w:rsidR="004A37F3" w:rsidRPr="00D75435">
      <w:rPr>
        <w:rFonts w:ascii="Angsana New" w:hAnsi="Angsana New" w:hint="cs"/>
        <w:sz w:val="28"/>
        <w:cs/>
      </w:rPr>
      <w:t>ท้องถิ่นสู่การสร้างสรรค์ระดับสากล</w:t>
    </w:r>
    <w:r w:rsidRPr="00D75435">
      <w:rPr>
        <w:rFonts w:ascii="Angsana New" w:hAnsi="Angsana New"/>
        <w:sz w:val="28"/>
        <w:cs/>
      </w:rPr>
      <w:t>”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6436286"/>
    <w:multiLevelType w:val="hybridMultilevel"/>
    <w:tmpl w:val="A026534E"/>
    <w:lvl w:ilvl="0" w:tplc="04090013">
      <w:start w:val="1"/>
      <w:numFmt w:val="upperRoman"/>
      <w:lvlText w:val="%1."/>
      <w:lvlJc w:val="right"/>
      <w:pPr>
        <w:ind w:left="1050" w:hanging="360"/>
      </w:pPr>
    </w:lvl>
    <w:lvl w:ilvl="1" w:tplc="04090019">
      <w:start w:val="1"/>
      <w:numFmt w:val="lowerLetter"/>
      <w:lvlText w:val="%2."/>
      <w:lvlJc w:val="left"/>
      <w:pPr>
        <w:ind w:left="1770" w:hanging="360"/>
      </w:pPr>
    </w:lvl>
    <w:lvl w:ilvl="2" w:tplc="0409001B">
      <w:start w:val="1"/>
      <w:numFmt w:val="lowerRoman"/>
      <w:lvlText w:val="%3."/>
      <w:lvlJc w:val="right"/>
      <w:pPr>
        <w:ind w:left="2490" w:hanging="180"/>
      </w:pPr>
    </w:lvl>
    <w:lvl w:ilvl="3" w:tplc="0409000F">
      <w:start w:val="1"/>
      <w:numFmt w:val="decimal"/>
      <w:lvlText w:val="%4."/>
      <w:lvlJc w:val="left"/>
      <w:pPr>
        <w:ind w:left="3210" w:hanging="360"/>
      </w:pPr>
    </w:lvl>
    <w:lvl w:ilvl="4" w:tplc="04090019">
      <w:start w:val="1"/>
      <w:numFmt w:val="lowerLetter"/>
      <w:lvlText w:val="%5."/>
      <w:lvlJc w:val="left"/>
      <w:pPr>
        <w:ind w:left="3930" w:hanging="360"/>
      </w:pPr>
    </w:lvl>
    <w:lvl w:ilvl="5" w:tplc="0409001B">
      <w:start w:val="1"/>
      <w:numFmt w:val="lowerRoman"/>
      <w:lvlText w:val="%6."/>
      <w:lvlJc w:val="right"/>
      <w:pPr>
        <w:ind w:left="4650" w:hanging="180"/>
      </w:pPr>
    </w:lvl>
    <w:lvl w:ilvl="6" w:tplc="0409000F">
      <w:start w:val="1"/>
      <w:numFmt w:val="decimal"/>
      <w:lvlText w:val="%7."/>
      <w:lvlJc w:val="left"/>
      <w:pPr>
        <w:ind w:left="5370" w:hanging="360"/>
      </w:pPr>
    </w:lvl>
    <w:lvl w:ilvl="7" w:tplc="04090019">
      <w:start w:val="1"/>
      <w:numFmt w:val="lowerLetter"/>
      <w:lvlText w:val="%8."/>
      <w:lvlJc w:val="left"/>
      <w:pPr>
        <w:ind w:left="6090" w:hanging="360"/>
      </w:pPr>
    </w:lvl>
    <w:lvl w:ilvl="8" w:tplc="0409001B">
      <w:start w:val="1"/>
      <w:numFmt w:val="lowerRoman"/>
      <w:lvlText w:val="%9."/>
      <w:lvlJc w:val="right"/>
      <w:pPr>
        <w:ind w:left="6810" w:hanging="180"/>
      </w:pPr>
    </w:lvl>
  </w:abstractNum>
  <w:abstractNum w:abstractNumId="1" w15:restartNumberingAfterBreak="0">
    <w:nsid w:val="09DA1886"/>
    <w:multiLevelType w:val="multilevel"/>
    <w:tmpl w:val="DE527BD8"/>
    <w:lvl w:ilvl="0">
      <w:start w:val="2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  <w:b/>
      </w:rPr>
    </w:lvl>
    <w:lvl w:ilvl="1">
      <w:start w:val="5"/>
      <w:numFmt w:val="decimal"/>
      <w:lvlText w:val="%1.%2"/>
      <w:lvlJc w:val="left"/>
      <w:pPr>
        <w:tabs>
          <w:tab w:val="num" w:pos="720"/>
        </w:tabs>
        <w:ind w:left="72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tabs>
          <w:tab w:val="num" w:pos="1440"/>
        </w:tabs>
        <w:ind w:left="144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tabs>
          <w:tab w:val="num" w:pos="1800"/>
        </w:tabs>
        <w:ind w:left="180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tabs>
          <w:tab w:val="num" w:pos="2520"/>
        </w:tabs>
        <w:ind w:left="252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tabs>
          <w:tab w:val="num" w:pos="2880"/>
        </w:tabs>
        <w:ind w:left="28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tabs>
          <w:tab w:val="num" w:pos="3240"/>
        </w:tabs>
        <w:ind w:left="3240" w:hanging="108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tabs>
          <w:tab w:val="num" w:pos="3960"/>
        </w:tabs>
        <w:ind w:left="396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tabs>
          <w:tab w:val="num" w:pos="4320"/>
        </w:tabs>
        <w:ind w:left="4320" w:hanging="1440"/>
      </w:pPr>
      <w:rPr>
        <w:rFonts w:hint="default"/>
        <w:b/>
      </w:rPr>
    </w:lvl>
  </w:abstractNum>
  <w:abstractNum w:abstractNumId="2" w15:restartNumberingAfterBreak="0">
    <w:nsid w:val="0D546F3B"/>
    <w:multiLevelType w:val="multilevel"/>
    <w:tmpl w:val="00087D6A"/>
    <w:lvl w:ilvl="0">
      <w:start w:val="3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3" w15:restartNumberingAfterBreak="0">
    <w:nsid w:val="0E446FB1"/>
    <w:multiLevelType w:val="multilevel"/>
    <w:tmpl w:val="7F1E2998"/>
    <w:lvl w:ilvl="0">
      <w:start w:val="6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 w:val="0"/>
        <w:bCs w:val="0"/>
      </w:rPr>
    </w:lvl>
    <w:lvl w:ilvl="1">
      <w:start w:val="1"/>
      <w:numFmt w:val="decimal"/>
      <w:isLgl/>
      <w:lvlText w:val="%1.%2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tabs>
          <w:tab w:val="num" w:pos="2160"/>
        </w:tabs>
        <w:ind w:left="21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tabs>
          <w:tab w:val="num" w:pos="2880"/>
        </w:tabs>
        <w:ind w:left="28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tabs>
          <w:tab w:val="num" w:pos="3960"/>
        </w:tabs>
        <w:ind w:left="39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tabs>
          <w:tab w:val="num" w:pos="4680"/>
        </w:tabs>
        <w:ind w:left="46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tabs>
          <w:tab w:val="num" w:pos="5400"/>
        </w:tabs>
        <w:ind w:left="540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tabs>
          <w:tab w:val="num" w:pos="6480"/>
        </w:tabs>
        <w:ind w:left="648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tabs>
          <w:tab w:val="num" w:pos="7200"/>
        </w:tabs>
        <w:ind w:left="7200" w:hanging="1440"/>
      </w:pPr>
      <w:rPr>
        <w:rFonts w:hint="default"/>
      </w:rPr>
    </w:lvl>
  </w:abstractNum>
  <w:abstractNum w:abstractNumId="4" w15:restartNumberingAfterBreak="0">
    <w:nsid w:val="0E4A51FA"/>
    <w:multiLevelType w:val="hybridMultilevel"/>
    <w:tmpl w:val="B8866730"/>
    <w:lvl w:ilvl="0" w:tplc="3AFE946E">
      <w:start w:val="2"/>
      <w:numFmt w:val="decimal"/>
      <w:lvlText w:val="%1."/>
      <w:lvlJc w:val="left"/>
      <w:pPr>
        <w:tabs>
          <w:tab w:val="num" w:pos="1320"/>
        </w:tabs>
        <w:ind w:left="13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2040"/>
        </w:tabs>
        <w:ind w:left="20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760"/>
        </w:tabs>
        <w:ind w:left="27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480"/>
        </w:tabs>
        <w:ind w:left="34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4200"/>
        </w:tabs>
        <w:ind w:left="42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920"/>
        </w:tabs>
        <w:ind w:left="49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640"/>
        </w:tabs>
        <w:ind w:left="56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360"/>
        </w:tabs>
        <w:ind w:left="63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7080"/>
        </w:tabs>
        <w:ind w:left="7080" w:hanging="180"/>
      </w:pPr>
    </w:lvl>
  </w:abstractNum>
  <w:abstractNum w:abstractNumId="5" w15:restartNumberingAfterBreak="0">
    <w:nsid w:val="10331520"/>
    <w:multiLevelType w:val="singleLevel"/>
    <w:tmpl w:val="32AC7598"/>
    <w:lvl w:ilvl="0">
      <w:numFmt w:val="bullet"/>
      <w:lvlText w:val=""/>
      <w:lvlJc w:val="left"/>
      <w:pPr>
        <w:tabs>
          <w:tab w:val="num" w:pos="720"/>
        </w:tabs>
        <w:ind w:left="720" w:hanging="360"/>
      </w:pPr>
      <w:rPr>
        <w:rFonts w:ascii="Times New Roman" w:hAnsi="Wingdings" w:hint="default"/>
      </w:rPr>
    </w:lvl>
  </w:abstractNum>
  <w:abstractNum w:abstractNumId="6" w15:restartNumberingAfterBreak="0">
    <w:nsid w:val="16DD5AFA"/>
    <w:multiLevelType w:val="multilevel"/>
    <w:tmpl w:val="FC0A925C"/>
    <w:lvl w:ilvl="0">
      <w:start w:val="2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1560"/>
        </w:tabs>
        <w:ind w:left="1560" w:hanging="4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tabs>
          <w:tab w:val="num" w:pos="2280"/>
        </w:tabs>
        <w:ind w:left="22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tabs>
          <w:tab w:val="num" w:pos="2700"/>
        </w:tabs>
        <w:ind w:left="27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tabs>
          <w:tab w:val="num" w:pos="3480"/>
        </w:tabs>
        <w:ind w:left="34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tabs>
          <w:tab w:val="num" w:pos="3900"/>
        </w:tabs>
        <w:ind w:left="39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tabs>
          <w:tab w:val="num" w:pos="4680"/>
        </w:tabs>
        <w:ind w:left="46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tabs>
          <w:tab w:val="num" w:pos="5100"/>
        </w:tabs>
        <w:ind w:left="51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tabs>
          <w:tab w:val="num" w:pos="5880"/>
        </w:tabs>
        <w:ind w:left="5880" w:hanging="1800"/>
      </w:pPr>
      <w:rPr>
        <w:rFonts w:hint="default"/>
      </w:rPr>
    </w:lvl>
  </w:abstractNum>
  <w:abstractNum w:abstractNumId="7" w15:restartNumberingAfterBreak="0">
    <w:nsid w:val="188A2D07"/>
    <w:multiLevelType w:val="multilevel"/>
    <w:tmpl w:val="BE06720C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  <w:lang w:bidi="th-TH"/>
      </w:rPr>
    </w:lvl>
    <w:lvl w:ilvl="1">
      <w:start w:val="2"/>
      <w:numFmt w:val="decimal"/>
      <w:isLgl/>
      <w:lvlText w:val="%1.%2"/>
      <w:lvlJc w:val="left"/>
      <w:pPr>
        <w:ind w:left="1090" w:hanging="37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8" w15:restartNumberingAfterBreak="0">
    <w:nsid w:val="1AE85CFB"/>
    <w:multiLevelType w:val="multilevel"/>
    <w:tmpl w:val="90940FBE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8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9" w15:restartNumberingAfterBreak="0">
    <w:nsid w:val="1E183903"/>
    <w:multiLevelType w:val="hybridMultilevel"/>
    <w:tmpl w:val="42F41660"/>
    <w:lvl w:ilvl="0" w:tplc="F96C6E34">
      <w:start w:val="2544"/>
      <w:numFmt w:val="decimal"/>
      <w:lvlText w:val="%1"/>
      <w:lvlJc w:val="left"/>
      <w:pPr>
        <w:tabs>
          <w:tab w:val="num" w:pos="3465"/>
        </w:tabs>
        <w:ind w:left="3465" w:hanging="58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3960"/>
        </w:tabs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4680"/>
        </w:tabs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5400"/>
        </w:tabs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6120"/>
        </w:tabs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6840"/>
        </w:tabs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7560"/>
        </w:tabs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8280"/>
        </w:tabs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9000"/>
        </w:tabs>
        <w:ind w:left="9000" w:hanging="180"/>
      </w:pPr>
    </w:lvl>
  </w:abstractNum>
  <w:abstractNum w:abstractNumId="10" w15:restartNumberingAfterBreak="0">
    <w:nsid w:val="1FA37AE5"/>
    <w:multiLevelType w:val="hybridMultilevel"/>
    <w:tmpl w:val="6D3ADFEE"/>
    <w:lvl w:ilvl="0" w:tplc="BBEA8C4A">
      <w:start w:val="2"/>
      <w:numFmt w:val="decimal"/>
      <w:lvlText w:val="%1."/>
      <w:lvlJc w:val="left"/>
      <w:pPr>
        <w:ind w:left="1080" w:hanging="360"/>
      </w:pPr>
      <w:rPr>
        <w:rFonts w:cs="DokChampa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11" w15:restartNumberingAfterBreak="0">
    <w:nsid w:val="21CB108A"/>
    <w:multiLevelType w:val="multilevel"/>
    <w:tmpl w:val="7910D042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2"/>
      <w:numFmt w:val="decimal"/>
      <w:lvlText w:val="%1.%2)"/>
      <w:lvlJc w:val="left"/>
      <w:pPr>
        <w:tabs>
          <w:tab w:val="num" w:pos="2040"/>
        </w:tabs>
        <w:ind w:left="2040" w:hanging="360"/>
      </w:pPr>
      <w:rPr>
        <w:rFonts w:hint="default"/>
      </w:rPr>
    </w:lvl>
    <w:lvl w:ilvl="2">
      <w:start w:val="1"/>
      <w:numFmt w:val="decimal"/>
      <w:lvlText w:val="%1.%2)%3."/>
      <w:lvlJc w:val="left"/>
      <w:pPr>
        <w:tabs>
          <w:tab w:val="num" w:pos="4080"/>
        </w:tabs>
        <w:ind w:left="408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tabs>
          <w:tab w:val="num" w:pos="5760"/>
        </w:tabs>
        <w:ind w:left="5760" w:hanging="72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tabs>
          <w:tab w:val="num" w:pos="7800"/>
        </w:tabs>
        <w:ind w:left="780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tabs>
          <w:tab w:val="num" w:pos="9480"/>
        </w:tabs>
        <w:ind w:left="9480" w:hanging="108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tabs>
          <w:tab w:val="num" w:pos="11520"/>
        </w:tabs>
        <w:ind w:left="1152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tabs>
          <w:tab w:val="num" w:pos="13200"/>
        </w:tabs>
        <w:ind w:left="13200" w:hanging="144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tabs>
          <w:tab w:val="num" w:pos="15240"/>
        </w:tabs>
        <w:ind w:left="15240" w:hanging="1800"/>
      </w:pPr>
      <w:rPr>
        <w:rFonts w:hint="default"/>
      </w:rPr>
    </w:lvl>
  </w:abstractNum>
  <w:abstractNum w:abstractNumId="12" w15:restartNumberingAfterBreak="0">
    <w:nsid w:val="25AA3388"/>
    <w:multiLevelType w:val="hybridMultilevel"/>
    <w:tmpl w:val="6D943F56"/>
    <w:lvl w:ilvl="0" w:tplc="28AA827A">
      <w:start w:val="1"/>
      <w:numFmt w:val="decimal"/>
      <w:lvlText w:val="%1)"/>
      <w:lvlJc w:val="left"/>
      <w:pPr>
        <w:tabs>
          <w:tab w:val="num" w:pos="1440"/>
        </w:tabs>
        <w:ind w:left="1440" w:hanging="360"/>
      </w:pPr>
      <w:rPr>
        <w:rFonts w:ascii="Angsana New" w:eastAsia="Times New Roman" w:hAnsi="Angsana New" w:cs="Angsana New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2160"/>
        </w:tabs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880"/>
        </w:tabs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4320"/>
        </w:tabs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5040"/>
        </w:tabs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480"/>
        </w:tabs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7200"/>
        </w:tabs>
        <w:ind w:left="7200" w:hanging="180"/>
      </w:pPr>
    </w:lvl>
  </w:abstractNum>
  <w:abstractNum w:abstractNumId="13" w15:restartNumberingAfterBreak="0">
    <w:nsid w:val="27977AAE"/>
    <w:multiLevelType w:val="singleLevel"/>
    <w:tmpl w:val="9EC8F648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  <w:rPr>
        <w:rFonts w:hint="default"/>
      </w:rPr>
    </w:lvl>
  </w:abstractNum>
  <w:abstractNum w:abstractNumId="14" w15:restartNumberingAfterBreak="0">
    <w:nsid w:val="28AC12FB"/>
    <w:multiLevelType w:val="hybridMultilevel"/>
    <w:tmpl w:val="DBD6209E"/>
    <w:lvl w:ilvl="0" w:tplc="A7C6D7B2">
      <w:numFmt w:val="bullet"/>
      <w:lvlText w:val=""/>
      <w:lvlJc w:val="left"/>
      <w:pPr>
        <w:tabs>
          <w:tab w:val="num" w:pos="750"/>
        </w:tabs>
        <w:ind w:left="750" w:hanging="390"/>
      </w:pPr>
      <w:rPr>
        <w:rFonts w:ascii="Wingdings 2" w:eastAsia="SimSun" w:hAnsi="Wingdings 2" w:cs="Angsana New" w:hint="default"/>
        <w:b w:val="0"/>
        <w:bCs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B534D5B"/>
    <w:multiLevelType w:val="multilevel"/>
    <w:tmpl w:val="BC268372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tabs>
          <w:tab w:val="num" w:pos="1440"/>
        </w:tabs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tabs>
          <w:tab w:val="num" w:pos="1440"/>
        </w:tabs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tabs>
          <w:tab w:val="num" w:pos="1800"/>
        </w:tabs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tabs>
          <w:tab w:val="num" w:pos="1800"/>
        </w:tabs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tabs>
          <w:tab w:val="num" w:pos="1800"/>
        </w:tabs>
        <w:ind w:left="180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tabs>
          <w:tab w:val="num" w:pos="2160"/>
        </w:tabs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tabs>
          <w:tab w:val="num" w:pos="2160"/>
        </w:tabs>
        <w:ind w:left="2160" w:hanging="1440"/>
      </w:pPr>
      <w:rPr>
        <w:rFonts w:hint="default"/>
      </w:rPr>
    </w:lvl>
  </w:abstractNum>
  <w:abstractNum w:abstractNumId="16" w15:restartNumberingAfterBreak="0">
    <w:nsid w:val="2F3A7474"/>
    <w:multiLevelType w:val="multilevel"/>
    <w:tmpl w:val="BB2E5C7E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1440"/>
        </w:tabs>
        <w:ind w:left="1440" w:hanging="360"/>
      </w:pPr>
      <w:rPr>
        <w:rFonts w:ascii="Angsana New" w:eastAsia="SimSun" w:hAnsi="Angsana New" w:cs="Angsana New"/>
      </w:rPr>
    </w:lvl>
    <w:lvl w:ilvl="2">
      <w:start w:val="1"/>
      <w:numFmt w:val="decimal"/>
      <w:isLgl/>
      <w:lvlText w:val="%1.%2.%3"/>
      <w:lvlJc w:val="left"/>
      <w:pPr>
        <w:tabs>
          <w:tab w:val="num" w:pos="2160"/>
        </w:tabs>
        <w:ind w:left="21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tabs>
          <w:tab w:val="num" w:pos="2520"/>
        </w:tabs>
        <w:ind w:left="25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tabs>
          <w:tab w:val="num" w:pos="3600"/>
        </w:tabs>
        <w:ind w:left="36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tabs>
          <w:tab w:val="num" w:pos="4320"/>
        </w:tabs>
        <w:ind w:left="43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tabs>
          <w:tab w:val="num" w:pos="4680"/>
        </w:tabs>
        <w:ind w:left="468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tabs>
          <w:tab w:val="num" w:pos="5400"/>
        </w:tabs>
        <w:ind w:left="5400" w:hanging="1800"/>
      </w:pPr>
      <w:rPr>
        <w:rFonts w:hint="default"/>
      </w:rPr>
    </w:lvl>
  </w:abstractNum>
  <w:abstractNum w:abstractNumId="17" w15:restartNumberingAfterBreak="0">
    <w:nsid w:val="32046DEF"/>
    <w:multiLevelType w:val="multilevel"/>
    <w:tmpl w:val="6B8C6E6C"/>
    <w:lvl w:ilvl="0">
      <w:start w:val="5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8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18" w15:restartNumberingAfterBreak="0">
    <w:nsid w:val="320536BC"/>
    <w:multiLevelType w:val="multilevel"/>
    <w:tmpl w:val="3C38B1CC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19" w15:restartNumberingAfterBreak="0">
    <w:nsid w:val="37AD2D04"/>
    <w:multiLevelType w:val="hybridMultilevel"/>
    <w:tmpl w:val="3CE45922"/>
    <w:lvl w:ilvl="0" w:tplc="5066D9E8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0" w15:restartNumberingAfterBreak="0">
    <w:nsid w:val="3BB54B6D"/>
    <w:multiLevelType w:val="hybridMultilevel"/>
    <w:tmpl w:val="4E6AA0B2"/>
    <w:lvl w:ilvl="0" w:tplc="7FE03316">
      <w:start w:val="2"/>
      <w:numFmt w:val="decimal"/>
      <w:lvlText w:val="%1."/>
      <w:lvlJc w:val="left"/>
      <w:pPr>
        <w:tabs>
          <w:tab w:val="num" w:pos="1320"/>
        </w:tabs>
        <w:ind w:left="13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2040"/>
        </w:tabs>
        <w:ind w:left="20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760"/>
        </w:tabs>
        <w:ind w:left="27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480"/>
        </w:tabs>
        <w:ind w:left="34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4200"/>
        </w:tabs>
        <w:ind w:left="42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920"/>
        </w:tabs>
        <w:ind w:left="49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640"/>
        </w:tabs>
        <w:ind w:left="56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360"/>
        </w:tabs>
        <w:ind w:left="63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7080"/>
        </w:tabs>
        <w:ind w:left="7080" w:hanging="180"/>
      </w:pPr>
    </w:lvl>
  </w:abstractNum>
  <w:abstractNum w:abstractNumId="21" w15:restartNumberingAfterBreak="0">
    <w:nsid w:val="40356622"/>
    <w:multiLevelType w:val="hybridMultilevel"/>
    <w:tmpl w:val="6BB45AEA"/>
    <w:lvl w:ilvl="0" w:tplc="EF680AE6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2160"/>
        </w:tabs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880"/>
        </w:tabs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4320"/>
        </w:tabs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5040"/>
        </w:tabs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480"/>
        </w:tabs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7200"/>
        </w:tabs>
        <w:ind w:left="7200" w:hanging="180"/>
      </w:pPr>
    </w:lvl>
  </w:abstractNum>
  <w:abstractNum w:abstractNumId="22" w15:restartNumberingAfterBreak="0">
    <w:nsid w:val="4223048C"/>
    <w:multiLevelType w:val="multilevel"/>
    <w:tmpl w:val="22E61E38"/>
    <w:lvl w:ilvl="0">
      <w:start w:val="2"/>
      <w:numFmt w:val="decimal"/>
      <w:lvlText w:val="%1."/>
      <w:lvlJc w:val="left"/>
      <w:pPr>
        <w:tabs>
          <w:tab w:val="num" w:pos="435"/>
        </w:tabs>
        <w:ind w:left="435" w:hanging="435"/>
      </w:pPr>
      <w:rPr>
        <w:rFonts w:hint="default"/>
      </w:rPr>
    </w:lvl>
    <w:lvl w:ilvl="1">
      <w:start w:val="14"/>
      <w:numFmt w:val="decimal"/>
      <w:lvlText w:val="%1.%2)"/>
      <w:lvlJc w:val="left"/>
      <w:pPr>
        <w:tabs>
          <w:tab w:val="num" w:pos="2055"/>
        </w:tabs>
        <w:ind w:left="2055" w:hanging="435"/>
      </w:pPr>
      <w:rPr>
        <w:rFonts w:hint="default"/>
      </w:rPr>
    </w:lvl>
    <w:lvl w:ilvl="2">
      <w:start w:val="1"/>
      <w:numFmt w:val="decimal"/>
      <w:lvlText w:val="%1.%2)%3."/>
      <w:lvlJc w:val="left"/>
      <w:pPr>
        <w:tabs>
          <w:tab w:val="num" w:pos="3960"/>
        </w:tabs>
        <w:ind w:left="396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tabs>
          <w:tab w:val="num" w:pos="5580"/>
        </w:tabs>
        <w:ind w:left="5580" w:hanging="72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tabs>
          <w:tab w:val="num" w:pos="7560"/>
        </w:tabs>
        <w:ind w:left="756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tabs>
          <w:tab w:val="num" w:pos="9180"/>
        </w:tabs>
        <w:ind w:left="9180" w:hanging="108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tabs>
          <w:tab w:val="num" w:pos="11160"/>
        </w:tabs>
        <w:ind w:left="1116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tabs>
          <w:tab w:val="num" w:pos="12780"/>
        </w:tabs>
        <w:ind w:left="12780" w:hanging="144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tabs>
          <w:tab w:val="num" w:pos="14760"/>
        </w:tabs>
        <w:ind w:left="14760" w:hanging="1800"/>
      </w:pPr>
      <w:rPr>
        <w:rFonts w:hint="default"/>
      </w:rPr>
    </w:lvl>
  </w:abstractNum>
  <w:abstractNum w:abstractNumId="23" w15:restartNumberingAfterBreak="0">
    <w:nsid w:val="48604656"/>
    <w:multiLevelType w:val="multilevel"/>
    <w:tmpl w:val="0F4C57E6"/>
    <w:lvl w:ilvl="0">
      <w:start w:val="4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24" w15:restartNumberingAfterBreak="0">
    <w:nsid w:val="4A18404C"/>
    <w:multiLevelType w:val="multilevel"/>
    <w:tmpl w:val="DD580796"/>
    <w:lvl w:ilvl="0">
      <w:start w:val="4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25" w15:restartNumberingAfterBreak="0">
    <w:nsid w:val="4B763BE3"/>
    <w:multiLevelType w:val="hybridMultilevel"/>
    <w:tmpl w:val="88603C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BD7293A"/>
    <w:multiLevelType w:val="multilevel"/>
    <w:tmpl w:val="B60673CC"/>
    <w:lvl w:ilvl="0">
      <w:start w:val="2"/>
      <w:numFmt w:val="decimal"/>
      <w:lvlText w:val="%1."/>
      <w:lvlJc w:val="left"/>
      <w:pPr>
        <w:tabs>
          <w:tab w:val="num" w:pos="435"/>
        </w:tabs>
        <w:ind w:left="435" w:hanging="435"/>
      </w:pPr>
      <w:rPr>
        <w:rFonts w:hint="default"/>
      </w:rPr>
    </w:lvl>
    <w:lvl w:ilvl="1">
      <w:start w:val="11"/>
      <w:numFmt w:val="decimal"/>
      <w:lvlText w:val="%1.%2)"/>
      <w:lvlJc w:val="left"/>
      <w:pPr>
        <w:tabs>
          <w:tab w:val="num" w:pos="1695"/>
        </w:tabs>
        <w:ind w:left="1695" w:hanging="435"/>
      </w:pPr>
      <w:rPr>
        <w:rFonts w:hint="default"/>
      </w:rPr>
    </w:lvl>
    <w:lvl w:ilvl="2">
      <w:start w:val="1"/>
      <w:numFmt w:val="decimal"/>
      <w:lvlText w:val="%1.%2)%3."/>
      <w:lvlJc w:val="left"/>
      <w:pPr>
        <w:tabs>
          <w:tab w:val="num" w:pos="3240"/>
        </w:tabs>
        <w:ind w:left="324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tabs>
          <w:tab w:val="num" w:pos="4500"/>
        </w:tabs>
        <w:ind w:left="4500" w:hanging="72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tabs>
          <w:tab w:val="num" w:pos="6120"/>
        </w:tabs>
        <w:ind w:left="612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tabs>
          <w:tab w:val="num" w:pos="7380"/>
        </w:tabs>
        <w:ind w:left="7380" w:hanging="108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tabs>
          <w:tab w:val="num" w:pos="9000"/>
        </w:tabs>
        <w:ind w:left="900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tabs>
          <w:tab w:val="num" w:pos="10260"/>
        </w:tabs>
        <w:ind w:left="10260" w:hanging="144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tabs>
          <w:tab w:val="num" w:pos="11880"/>
        </w:tabs>
        <w:ind w:left="11880" w:hanging="1800"/>
      </w:pPr>
      <w:rPr>
        <w:rFonts w:hint="default"/>
      </w:rPr>
    </w:lvl>
  </w:abstractNum>
  <w:abstractNum w:abstractNumId="27" w15:restartNumberingAfterBreak="0">
    <w:nsid w:val="522C1B70"/>
    <w:multiLevelType w:val="multilevel"/>
    <w:tmpl w:val="D1B839AE"/>
    <w:lvl w:ilvl="0">
      <w:start w:val="1"/>
      <w:numFmt w:val="decimal"/>
      <w:lvlText w:val="%1."/>
      <w:lvlJc w:val="left"/>
      <w:pPr>
        <w:ind w:left="360" w:hanging="360"/>
      </w:pPr>
      <w:rPr>
        <w:b w:val="0"/>
        <w:bCs w:val="0"/>
        <w:color w:val="auto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  <w:rPr>
        <w:b/>
        <w:bCs/>
      </w:r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524F6532"/>
    <w:multiLevelType w:val="multilevel"/>
    <w:tmpl w:val="D152E462"/>
    <w:lvl w:ilvl="0">
      <w:start w:val="3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29" w15:restartNumberingAfterBreak="0">
    <w:nsid w:val="57CB4AE1"/>
    <w:multiLevelType w:val="multilevel"/>
    <w:tmpl w:val="721ADB7A"/>
    <w:lvl w:ilvl="0">
      <w:start w:val="4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1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30" w15:restartNumberingAfterBreak="0">
    <w:nsid w:val="5AB934E5"/>
    <w:multiLevelType w:val="multilevel"/>
    <w:tmpl w:val="D1DC9126"/>
    <w:lvl w:ilvl="0">
      <w:start w:val="3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9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31" w15:restartNumberingAfterBreak="0">
    <w:nsid w:val="65040F7E"/>
    <w:multiLevelType w:val="singleLevel"/>
    <w:tmpl w:val="041E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32" w15:restartNumberingAfterBreak="0">
    <w:nsid w:val="66AB695F"/>
    <w:multiLevelType w:val="multilevel"/>
    <w:tmpl w:val="7612FA3E"/>
    <w:lvl w:ilvl="0">
      <w:start w:val="4"/>
      <w:numFmt w:val="decimal"/>
      <w:lvlText w:val="%1"/>
      <w:lvlJc w:val="left"/>
      <w:pPr>
        <w:tabs>
          <w:tab w:val="num" w:pos="420"/>
        </w:tabs>
        <w:ind w:left="420" w:hanging="420"/>
      </w:pPr>
      <w:rPr>
        <w:rFonts w:hint="default"/>
      </w:rPr>
    </w:lvl>
    <w:lvl w:ilvl="1">
      <w:start w:val="4"/>
      <w:numFmt w:val="decimal"/>
      <w:lvlText w:val="%1.%2"/>
      <w:lvlJc w:val="left"/>
      <w:pPr>
        <w:tabs>
          <w:tab w:val="num" w:pos="600"/>
        </w:tabs>
        <w:ind w:left="600" w:hanging="420"/>
      </w:pPr>
      <w:rPr>
        <w:rFonts w:hint="default"/>
      </w:rPr>
    </w:lvl>
    <w:lvl w:ilvl="2">
      <w:start w:val="2"/>
      <w:numFmt w:val="decimal"/>
      <w:lvlText w:val="%1.%2.%3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1260"/>
        </w:tabs>
        <w:ind w:left="12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800"/>
        </w:tabs>
        <w:ind w:left="18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980"/>
        </w:tabs>
        <w:ind w:left="19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2160"/>
        </w:tabs>
        <w:ind w:left="216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2700"/>
        </w:tabs>
        <w:ind w:left="27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2880"/>
        </w:tabs>
        <w:ind w:left="2880" w:hanging="1440"/>
      </w:pPr>
      <w:rPr>
        <w:rFonts w:hint="default"/>
      </w:rPr>
    </w:lvl>
  </w:abstractNum>
  <w:abstractNum w:abstractNumId="33" w15:restartNumberingAfterBreak="0">
    <w:nsid w:val="66B45F0F"/>
    <w:multiLevelType w:val="multilevel"/>
    <w:tmpl w:val="3EA0F22C"/>
    <w:lvl w:ilvl="0">
      <w:start w:val="5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34" w15:restartNumberingAfterBreak="0">
    <w:nsid w:val="6A1E5A64"/>
    <w:multiLevelType w:val="hybridMultilevel"/>
    <w:tmpl w:val="10F60DA0"/>
    <w:lvl w:ilvl="0" w:tplc="29668210">
      <w:start w:val="4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5" w15:restartNumberingAfterBreak="0">
    <w:nsid w:val="6A9F1E23"/>
    <w:multiLevelType w:val="multilevel"/>
    <w:tmpl w:val="DD580796"/>
    <w:lvl w:ilvl="0">
      <w:start w:val="4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36" w15:restartNumberingAfterBreak="0">
    <w:nsid w:val="7AA72FB3"/>
    <w:multiLevelType w:val="multilevel"/>
    <w:tmpl w:val="5FEA149E"/>
    <w:lvl w:ilvl="0">
      <w:start w:val="1"/>
      <w:numFmt w:val="decimal"/>
      <w:lvlText w:val="%1"/>
      <w:lvlJc w:val="left"/>
      <w:pPr>
        <w:tabs>
          <w:tab w:val="num" w:pos="420"/>
        </w:tabs>
        <w:ind w:left="420" w:hanging="420"/>
      </w:pPr>
      <w:rPr>
        <w:rFonts w:hint="default"/>
      </w:rPr>
    </w:lvl>
    <w:lvl w:ilvl="1">
      <w:start w:val="2"/>
      <w:numFmt w:val="decimal"/>
      <w:lvlText w:val="%1.%2"/>
      <w:lvlJc w:val="left"/>
      <w:pPr>
        <w:tabs>
          <w:tab w:val="num" w:pos="1500"/>
        </w:tabs>
        <w:ind w:left="150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2880"/>
        </w:tabs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3960"/>
        </w:tabs>
        <w:ind w:left="39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400"/>
        </w:tabs>
        <w:ind w:left="54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6480"/>
        </w:tabs>
        <w:ind w:left="6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7920"/>
        </w:tabs>
        <w:ind w:left="79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9000"/>
        </w:tabs>
        <w:ind w:left="90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0440"/>
        </w:tabs>
        <w:ind w:left="10440" w:hanging="1800"/>
      </w:pPr>
      <w:rPr>
        <w:rFonts w:hint="default"/>
      </w:rPr>
    </w:lvl>
  </w:abstractNum>
  <w:abstractNum w:abstractNumId="37" w15:restartNumberingAfterBreak="0">
    <w:nsid w:val="7BA534B2"/>
    <w:multiLevelType w:val="multilevel"/>
    <w:tmpl w:val="C1B27D72"/>
    <w:lvl w:ilvl="0">
      <w:start w:val="3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num w:numId="1">
    <w:abstractNumId w:val="1"/>
  </w:num>
  <w:num w:numId="2">
    <w:abstractNumId w:val="28"/>
  </w:num>
  <w:num w:numId="3">
    <w:abstractNumId w:val="30"/>
  </w:num>
  <w:num w:numId="4">
    <w:abstractNumId w:val="23"/>
  </w:num>
  <w:num w:numId="5">
    <w:abstractNumId w:val="32"/>
  </w:num>
  <w:num w:numId="6">
    <w:abstractNumId w:val="33"/>
  </w:num>
  <w:num w:numId="7">
    <w:abstractNumId w:val="17"/>
  </w:num>
  <w:num w:numId="8">
    <w:abstractNumId w:val="11"/>
  </w:num>
  <w:num w:numId="9">
    <w:abstractNumId w:val="26"/>
  </w:num>
  <w:num w:numId="10">
    <w:abstractNumId w:val="22"/>
  </w:num>
  <w:num w:numId="11">
    <w:abstractNumId w:val="13"/>
  </w:num>
  <w:num w:numId="12">
    <w:abstractNumId w:val="14"/>
  </w:num>
  <w:num w:numId="13">
    <w:abstractNumId w:val="4"/>
  </w:num>
  <w:num w:numId="14">
    <w:abstractNumId w:val="20"/>
  </w:num>
  <w:num w:numId="15">
    <w:abstractNumId w:val="31"/>
  </w:num>
  <w:num w:numId="16">
    <w:abstractNumId w:val="3"/>
  </w:num>
  <w:num w:numId="17">
    <w:abstractNumId w:val="15"/>
  </w:num>
  <w:num w:numId="18">
    <w:abstractNumId w:val="5"/>
  </w:num>
  <w:num w:numId="19">
    <w:abstractNumId w:val="6"/>
  </w:num>
  <w:num w:numId="20">
    <w:abstractNumId w:val="16"/>
  </w:num>
  <w:num w:numId="21">
    <w:abstractNumId w:val="36"/>
  </w:num>
  <w:num w:numId="22">
    <w:abstractNumId w:val="2"/>
  </w:num>
  <w:num w:numId="23">
    <w:abstractNumId w:val="35"/>
  </w:num>
  <w:num w:numId="24">
    <w:abstractNumId w:val="8"/>
  </w:num>
  <w:num w:numId="25">
    <w:abstractNumId w:val="18"/>
  </w:num>
  <w:num w:numId="26">
    <w:abstractNumId w:val="37"/>
  </w:num>
  <w:num w:numId="27">
    <w:abstractNumId w:val="24"/>
  </w:num>
  <w:num w:numId="28">
    <w:abstractNumId w:val="29"/>
  </w:num>
  <w:num w:numId="29">
    <w:abstractNumId w:val="12"/>
  </w:num>
  <w:num w:numId="30">
    <w:abstractNumId w:val="9"/>
  </w:num>
  <w:num w:numId="31">
    <w:abstractNumId w:val="21"/>
  </w:num>
  <w:num w:numId="32">
    <w:abstractNumId w:val="7"/>
  </w:num>
  <w:num w:numId="33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2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0"/>
    <w:lvlOverride w:ilvl="0">
      <w:startOverride w:val="2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25"/>
  </w:num>
  <w:num w:numId="37">
    <w:abstractNumId w:val="34"/>
  </w:num>
  <w:num w:numId="38">
    <w:abstractNumId w:val="1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cumentProtection w:edit="forms" w:enforcement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maejo_social_th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w9texavm0re5ce9a0up0stas0a9f5pxz2z9&quot;&gt;training My EndNote Library&lt;record-ids&gt;&lt;item&gt;38&lt;/item&gt;&lt;item&gt;93&lt;/item&gt;&lt;item&gt;132&lt;/item&gt;&lt;item&gt;194&lt;/item&gt;&lt;item&gt;195&lt;/item&gt;&lt;item&gt;196&lt;/item&gt;&lt;item&gt;198&lt;/item&gt;&lt;item&gt;199&lt;/item&gt;&lt;/record-ids&gt;&lt;/item&gt;&lt;/Libraries&gt;"/>
  </w:docVars>
  <w:rsids>
    <w:rsidRoot w:val="009114E7"/>
    <w:rsid w:val="00003E89"/>
    <w:rsid w:val="00005760"/>
    <w:rsid w:val="00007F00"/>
    <w:rsid w:val="00010FE7"/>
    <w:rsid w:val="000124AD"/>
    <w:rsid w:val="00013217"/>
    <w:rsid w:val="00013CBE"/>
    <w:rsid w:val="000160DA"/>
    <w:rsid w:val="00017F63"/>
    <w:rsid w:val="00026198"/>
    <w:rsid w:val="0004086F"/>
    <w:rsid w:val="00040A36"/>
    <w:rsid w:val="0004278B"/>
    <w:rsid w:val="0004281F"/>
    <w:rsid w:val="000429F8"/>
    <w:rsid w:val="00045107"/>
    <w:rsid w:val="0004523B"/>
    <w:rsid w:val="00046088"/>
    <w:rsid w:val="0004686E"/>
    <w:rsid w:val="00052E6A"/>
    <w:rsid w:val="00064695"/>
    <w:rsid w:val="000728F5"/>
    <w:rsid w:val="0008208A"/>
    <w:rsid w:val="00082714"/>
    <w:rsid w:val="00087468"/>
    <w:rsid w:val="00090E65"/>
    <w:rsid w:val="00093A7C"/>
    <w:rsid w:val="000977C0"/>
    <w:rsid w:val="000B24C7"/>
    <w:rsid w:val="000C3345"/>
    <w:rsid w:val="000C74FB"/>
    <w:rsid w:val="000D2B7D"/>
    <w:rsid w:val="000D3159"/>
    <w:rsid w:val="000D4F7D"/>
    <w:rsid w:val="000F3961"/>
    <w:rsid w:val="000F4143"/>
    <w:rsid w:val="000F4149"/>
    <w:rsid w:val="000F4FE4"/>
    <w:rsid w:val="000F685C"/>
    <w:rsid w:val="00101D2C"/>
    <w:rsid w:val="00103C48"/>
    <w:rsid w:val="001062F9"/>
    <w:rsid w:val="00113F77"/>
    <w:rsid w:val="00115368"/>
    <w:rsid w:val="00116EE3"/>
    <w:rsid w:val="00120F3A"/>
    <w:rsid w:val="001214A4"/>
    <w:rsid w:val="00131AAC"/>
    <w:rsid w:val="00131F46"/>
    <w:rsid w:val="001372EC"/>
    <w:rsid w:val="001409F2"/>
    <w:rsid w:val="00144C44"/>
    <w:rsid w:val="001453B7"/>
    <w:rsid w:val="001477C7"/>
    <w:rsid w:val="00151038"/>
    <w:rsid w:val="00154A09"/>
    <w:rsid w:val="00160242"/>
    <w:rsid w:val="00166C54"/>
    <w:rsid w:val="00172B66"/>
    <w:rsid w:val="001743C6"/>
    <w:rsid w:val="001812EA"/>
    <w:rsid w:val="00182D60"/>
    <w:rsid w:val="001974D6"/>
    <w:rsid w:val="001A0FBF"/>
    <w:rsid w:val="001A5203"/>
    <w:rsid w:val="001A5227"/>
    <w:rsid w:val="001A745A"/>
    <w:rsid w:val="001B0950"/>
    <w:rsid w:val="001B1479"/>
    <w:rsid w:val="001B2C79"/>
    <w:rsid w:val="001C0770"/>
    <w:rsid w:val="001C751C"/>
    <w:rsid w:val="001D6E1B"/>
    <w:rsid w:val="001E7A12"/>
    <w:rsid w:val="001F1AD6"/>
    <w:rsid w:val="001F2FE0"/>
    <w:rsid w:val="001F3427"/>
    <w:rsid w:val="001F592F"/>
    <w:rsid w:val="00201FEC"/>
    <w:rsid w:val="00205752"/>
    <w:rsid w:val="002065F5"/>
    <w:rsid w:val="002154B3"/>
    <w:rsid w:val="00217B77"/>
    <w:rsid w:val="00220DE1"/>
    <w:rsid w:val="002234B9"/>
    <w:rsid w:val="00224836"/>
    <w:rsid w:val="00235071"/>
    <w:rsid w:val="00246369"/>
    <w:rsid w:val="00247FCC"/>
    <w:rsid w:val="00251A05"/>
    <w:rsid w:val="002526AA"/>
    <w:rsid w:val="002572AD"/>
    <w:rsid w:val="002602C7"/>
    <w:rsid w:val="00265B6F"/>
    <w:rsid w:val="00272942"/>
    <w:rsid w:val="00285F7A"/>
    <w:rsid w:val="00286465"/>
    <w:rsid w:val="002867C6"/>
    <w:rsid w:val="002922E3"/>
    <w:rsid w:val="00292B9A"/>
    <w:rsid w:val="00293096"/>
    <w:rsid w:val="00293590"/>
    <w:rsid w:val="002944A2"/>
    <w:rsid w:val="002A0FDB"/>
    <w:rsid w:val="002A2F68"/>
    <w:rsid w:val="002B0220"/>
    <w:rsid w:val="002B4FDE"/>
    <w:rsid w:val="002C2720"/>
    <w:rsid w:val="002C3BF8"/>
    <w:rsid w:val="002C776F"/>
    <w:rsid w:val="002D1D64"/>
    <w:rsid w:val="002D23F0"/>
    <w:rsid w:val="002D54D0"/>
    <w:rsid w:val="002D648D"/>
    <w:rsid w:val="002E5C33"/>
    <w:rsid w:val="002E731E"/>
    <w:rsid w:val="002F2E56"/>
    <w:rsid w:val="002F4DB6"/>
    <w:rsid w:val="002F789E"/>
    <w:rsid w:val="002F7CBA"/>
    <w:rsid w:val="003024D6"/>
    <w:rsid w:val="00305896"/>
    <w:rsid w:val="0031337E"/>
    <w:rsid w:val="0031445C"/>
    <w:rsid w:val="00314F56"/>
    <w:rsid w:val="00326C96"/>
    <w:rsid w:val="00330899"/>
    <w:rsid w:val="00331B9E"/>
    <w:rsid w:val="00334C09"/>
    <w:rsid w:val="00334EED"/>
    <w:rsid w:val="00337377"/>
    <w:rsid w:val="00340AD3"/>
    <w:rsid w:val="00344603"/>
    <w:rsid w:val="00345B26"/>
    <w:rsid w:val="00350437"/>
    <w:rsid w:val="0035153E"/>
    <w:rsid w:val="00351DB6"/>
    <w:rsid w:val="00352DCB"/>
    <w:rsid w:val="00355D1C"/>
    <w:rsid w:val="00357A59"/>
    <w:rsid w:val="00361D2B"/>
    <w:rsid w:val="00367B0B"/>
    <w:rsid w:val="0037625C"/>
    <w:rsid w:val="003762FC"/>
    <w:rsid w:val="00393961"/>
    <w:rsid w:val="003A09E8"/>
    <w:rsid w:val="003B5DFC"/>
    <w:rsid w:val="003C23C7"/>
    <w:rsid w:val="003C3DE7"/>
    <w:rsid w:val="003D34BC"/>
    <w:rsid w:val="003D6088"/>
    <w:rsid w:val="003E0E38"/>
    <w:rsid w:val="003E1139"/>
    <w:rsid w:val="003F34D8"/>
    <w:rsid w:val="003F4C14"/>
    <w:rsid w:val="00400EEF"/>
    <w:rsid w:val="0040244B"/>
    <w:rsid w:val="004024C9"/>
    <w:rsid w:val="00402E85"/>
    <w:rsid w:val="00402EF7"/>
    <w:rsid w:val="0040371E"/>
    <w:rsid w:val="00410E23"/>
    <w:rsid w:val="00415206"/>
    <w:rsid w:val="00416F91"/>
    <w:rsid w:val="004201D7"/>
    <w:rsid w:val="004234FE"/>
    <w:rsid w:val="004303BA"/>
    <w:rsid w:val="00434F3A"/>
    <w:rsid w:val="00437DA3"/>
    <w:rsid w:val="00445B34"/>
    <w:rsid w:val="004478FF"/>
    <w:rsid w:val="00454E44"/>
    <w:rsid w:val="00457FC1"/>
    <w:rsid w:val="004608E4"/>
    <w:rsid w:val="00476E36"/>
    <w:rsid w:val="004801CC"/>
    <w:rsid w:val="00487BF6"/>
    <w:rsid w:val="0049671E"/>
    <w:rsid w:val="0049782B"/>
    <w:rsid w:val="004A1DBA"/>
    <w:rsid w:val="004A37F3"/>
    <w:rsid w:val="004A7AF3"/>
    <w:rsid w:val="004B1A0C"/>
    <w:rsid w:val="004B517F"/>
    <w:rsid w:val="004C15C1"/>
    <w:rsid w:val="004C5626"/>
    <w:rsid w:val="004C6200"/>
    <w:rsid w:val="004D1F05"/>
    <w:rsid w:val="004D50CF"/>
    <w:rsid w:val="004E1C1C"/>
    <w:rsid w:val="004E6879"/>
    <w:rsid w:val="004F002B"/>
    <w:rsid w:val="004F428D"/>
    <w:rsid w:val="004F783A"/>
    <w:rsid w:val="0050145C"/>
    <w:rsid w:val="00501FCB"/>
    <w:rsid w:val="005046DA"/>
    <w:rsid w:val="005062FD"/>
    <w:rsid w:val="00513471"/>
    <w:rsid w:val="00517208"/>
    <w:rsid w:val="005229F6"/>
    <w:rsid w:val="00530031"/>
    <w:rsid w:val="00533740"/>
    <w:rsid w:val="00536C85"/>
    <w:rsid w:val="00541616"/>
    <w:rsid w:val="005420AA"/>
    <w:rsid w:val="00545AD4"/>
    <w:rsid w:val="00547D98"/>
    <w:rsid w:val="00553A35"/>
    <w:rsid w:val="00563F53"/>
    <w:rsid w:val="0056455A"/>
    <w:rsid w:val="00565185"/>
    <w:rsid w:val="005729AF"/>
    <w:rsid w:val="005729CA"/>
    <w:rsid w:val="00573354"/>
    <w:rsid w:val="0057616F"/>
    <w:rsid w:val="00576365"/>
    <w:rsid w:val="00576494"/>
    <w:rsid w:val="00582512"/>
    <w:rsid w:val="005879ED"/>
    <w:rsid w:val="00592950"/>
    <w:rsid w:val="005A430A"/>
    <w:rsid w:val="005A64E9"/>
    <w:rsid w:val="005B485F"/>
    <w:rsid w:val="005B589B"/>
    <w:rsid w:val="005C25B0"/>
    <w:rsid w:val="005C26DD"/>
    <w:rsid w:val="005C3AC3"/>
    <w:rsid w:val="005E07D0"/>
    <w:rsid w:val="005E3A89"/>
    <w:rsid w:val="005E5ADC"/>
    <w:rsid w:val="005E7CF8"/>
    <w:rsid w:val="005E7D75"/>
    <w:rsid w:val="00601786"/>
    <w:rsid w:val="00601B5E"/>
    <w:rsid w:val="00605025"/>
    <w:rsid w:val="0060593B"/>
    <w:rsid w:val="00606BF4"/>
    <w:rsid w:val="00607BBD"/>
    <w:rsid w:val="00616568"/>
    <w:rsid w:val="00631EE8"/>
    <w:rsid w:val="00633318"/>
    <w:rsid w:val="00633E59"/>
    <w:rsid w:val="006344EE"/>
    <w:rsid w:val="006364D5"/>
    <w:rsid w:val="006372AB"/>
    <w:rsid w:val="00644048"/>
    <w:rsid w:val="00645CA9"/>
    <w:rsid w:val="00646319"/>
    <w:rsid w:val="00654A6E"/>
    <w:rsid w:val="0065615B"/>
    <w:rsid w:val="00657B63"/>
    <w:rsid w:val="0066081C"/>
    <w:rsid w:val="006615DA"/>
    <w:rsid w:val="00664ABC"/>
    <w:rsid w:val="006662A4"/>
    <w:rsid w:val="00666492"/>
    <w:rsid w:val="006669A6"/>
    <w:rsid w:val="00671148"/>
    <w:rsid w:val="00674FE9"/>
    <w:rsid w:val="006851D2"/>
    <w:rsid w:val="006873D6"/>
    <w:rsid w:val="0069716F"/>
    <w:rsid w:val="006A440A"/>
    <w:rsid w:val="006B542F"/>
    <w:rsid w:val="006B62C9"/>
    <w:rsid w:val="006C0A4B"/>
    <w:rsid w:val="006C1FA0"/>
    <w:rsid w:val="006C2631"/>
    <w:rsid w:val="006C3165"/>
    <w:rsid w:val="006C4EFB"/>
    <w:rsid w:val="006D0176"/>
    <w:rsid w:val="006D2F90"/>
    <w:rsid w:val="006D53EC"/>
    <w:rsid w:val="006D7754"/>
    <w:rsid w:val="006E1165"/>
    <w:rsid w:val="006F11B1"/>
    <w:rsid w:val="006F4AEE"/>
    <w:rsid w:val="0070216F"/>
    <w:rsid w:val="007032F4"/>
    <w:rsid w:val="00704E00"/>
    <w:rsid w:val="007150E4"/>
    <w:rsid w:val="0071680B"/>
    <w:rsid w:val="00730396"/>
    <w:rsid w:val="00732FAC"/>
    <w:rsid w:val="007368D9"/>
    <w:rsid w:val="00737748"/>
    <w:rsid w:val="0074145D"/>
    <w:rsid w:val="00741CD0"/>
    <w:rsid w:val="007564D5"/>
    <w:rsid w:val="0075671F"/>
    <w:rsid w:val="00765427"/>
    <w:rsid w:val="00771A44"/>
    <w:rsid w:val="00773AAC"/>
    <w:rsid w:val="00775286"/>
    <w:rsid w:val="00793506"/>
    <w:rsid w:val="007A049A"/>
    <w:rsid w:val="007A3016"/>
    <w:rsid w:val="007A3AB0"/>
    <w:rsid w:val="007A65D7"/>
    <w:rsid w:val="007A6932"/>
    <w:rsid w:val="007A6A66"/>
    <w:rsid w:val="007A6A79"/>
    <w:rsid w:val="007A7536"/>
    <w:rsid w:val="007B3CA4"/>
    <w:rsid w:val="007B5F28"/>
    <w:rsid w:val="007C0CE6"/>
    <w:rsid w:val="007C7178"/>
    <w:rsid w:val="007D14D3"/>
    <w:rsid w:val="007E186C"/>
    <w:rsid w:val="007E20D1"/>
    <w:rsid w:val="007E5412"/>
    <w:rsid w:val="007E64D4"/>
    <w:rsid w:val="007E760A"/>
    <w:rsid w:val="007E7A4E"/>
    <w:rsid w:val="007F231E"/>
    <w:rsid w:val="008035B5"/>
    <w:rsid w:val="00807ED8"/>
    <w:rsid w:val="008119A9"/>
    <w:rsid w:val="0081626B"/>
    <w:rsid w:val="00821591"/>
    <w:rsid w:val="00821EAE"/>
    <w:rsid w:val="00822C58"/>
    <w:rsid w:val="00825278"/>
    <w:rsid w:val="00825524"/>
    <w:rsid w:val="0083060F"/>
    <w:rsid w:val="00835437"/>
    <w:rsid w:val="00843851"/>
    <w:rsid w:val="0084451C"/>
    <w:rsid w:val="00844777"/>
    <w:rsid w:val="0085519B"/>
    <w:rsid w:val="00857590"/>
    <w:rsid w:val="00857C79"/>
    <w:rsid w:val="0086516A"/>
    <w:rsid w:val="0086603D"/>
    <w:rsid w:val="008676C7"/>
    <w:rsid w:val="008724A4"/>
    <w:rsid w:val="00880173"/>
    <w:rsid w:val="00880752"/>
    <w:rsid w:val="00880F72"/>
    <w:rsid w:val="008849B2"/>
    <w:rsid w:val="00886819"/>
    <w:rsid w:val="008929B0"/>
    <w:rsid w:val="008A09A6"/>
    <w:rsid w:val="008A74D6"/>
    <w:rsid w:val="008B2B72"/>
    <w:rsid w:val="008B65D5"/>
    <w:rsid w:val="008B6827"/>
    <w:rsid w:val="008B6AAB"/>
    <w:rsid w:val="008C1AEB"/>
    <w:rsid w:val="008C3B58"/>
    <w:rsid w:val="008C4AB3"/>
    <w:rsid w:val="008D0301"/>
    <w:rsid w:val="008D2CDA"/>
    <w:rsid w:val="008D4BFA"/>
    <w:rsid w:val="008D5930"/>
    <w:rsid w:val="008D738F"/>
    <w:rsid w:val="008F4AE2"/>
    <w:rsid w:val="009010B5"/>
    <w:rsid w:val="00902C6E"/>
    <w:rsid w:val="0090513E"/>
    <w:rsid w:val="00906BCF"/>
    <w:rsid w:val="00910AD7"/>
    <w:rsid w:val="009114E7"/>
    <w:rsid w:val="009243AB"/>
    <w:rsid w:val="00925123"/>
    <w:rsid w:val="009263B3"/>
    <w:rsid w:val="0094032B"/>
    <w:rsid w:val="009410F6"/>
    <w:rsid w:val="00941F84"/>
    <w:rsid w:val="00942402"/>
    <w:rsid w:val="00947A36"/>
    <w:rsid w:val="00951686"/>
    <w:rsid w:val="0095332B"/>
    <w:rsid w:val="00955003"/>
    <w:rsid w:val="00956F6D"/>
    <w:rsid w:val="00960142"/>
    <w:rsid w:val="0096590F"/>
    <w:rsid w:val="009741AD"/>
    <w:rsid w:val="00974F09"/>
    <w:rsid w:val="00975E7A"/>
    <w:rsid w:val="0098066B"/>
    <w:rsid w:val="00982CDC"/>
    <w:rsid w:val="00985637"/>
    <w:rsid w:val="0099055E"/>
    <w:rsid w:val="00993142"/>
    <w:rsid w:val="00993F86"/>
    <w:rsid w:val="009B0D1B"/>
    <w:rsid w:val="009B274B"/>
    <w:rsid w:val="009B39D9"/>
    <w:rsid w:val="009B6770"/>
    <w:rsid w:val="009C0A4C"/>
    <w:rsid w:val="009C30CC"/>
    <w:rsid w:val="009D0EDC"/>
    <w:rsid w:val="009D0EE6"/>
    <w:rsid w:val="009E3D3F"/>
    <w:rsid w:val="009F2C27"/>
    <w:rsid w:val="009F532C"/>
    <w:rsid w:val="009F607F"/>
    <w:rsid w:val="009F6918"/>
    <w:rsid w:val="00A0101C"/>
    <w:rsid w:val="00A05F47"/>
    <w:rsid w:val="00A11B9D"/>
    <w:rsid w:val="00A12170"/>
    <w:rsid w:val="00A15A6E"/>
    <w:rsid w:val="00A167D8"/>
    <w:rsid w:val="00A17E71"/>
    <w:rsid w:val="00A20033"/>
    <w:rsid w:val="00A20C75"/>
    <w:rsid w:val="00A21ECD"/>
    <w:rsid w:val="00A22C4A"/>
    <w:rsid w:val="00A27B46"/>
    <w:rsid w:val="00A36ECD"/>
    <w:rsid w:val="00A52B65"/>
    <w:rsid w:val="00A55BD7"/>
    <w:rsid w:val="00A56C22"/>
    <w:rsid w:val="00A740B2"/>
    <w:rsid w:val="00A753AE"/>
    <w:rsid w:val="00A77DD6"/>
    <w:rsid w:val="00A83D45"/>
    <w:rsid w:val="00A95B4F"/>
    <w:rsid w:val="00AA0938"/>
    <w:rsid w:val="00AA5A80"/>
    <w:rsid w:val="00AB1721"/>
    <w:rsid w:val="00AB261A"/>
    <w:rsid w:val="00AB5323"/>
    <w:rsid w:val="00AB5A30"/>
    <w:rsid w:val="00AB68B2"/>
    <w:rsid w:val="00AC040F"/>
    <w:rsid w:val="00AC3A82"/>
    <w:rsid w:val="00AC761F"/>
    <w:rsid w:val="00AE4288"/>
    <w:rsid w:val="00AE7534"/>
    <w:rsid w:val="00AE753C"/>
    <w:rsid w:val="00AF1054"/>
    <w:rsid w:val="00AF17D7"/>
    <w:rsid w:val="00AF225D"/>
    <w:rsid w:val="00B125D8"/>
    <w:rsid w:val="00B12A85"/>
    <w:rsid w:val="00B16728"/>
    <w:rsid w:val="00B170B9"/>
    <w:rsid w:val="00B23E14"/>
    <w:rsid w:val="00B24792"/>
    <w:rsid w:val="00B254A1"/>
    <w:rsid w:val="00B256D9"/>
    <w:rsid w:val="00B268AD"/>
    <w:rsid w:val="00B359D8"/>
    <w:rsid w:val="00B50F58"/>
    <w:rsid w:val="00B52F37"/>
    <w:rsid w:val="00B54197"/>
    <w:rsid w:val="00B7358B"/>
    <w:rsid w:val="00B74272"/>
    <w:rsid w:val="00B823E7"/>
    <w:rsid w:val="00B82954"/>
    <w:rsid w:val="00B82DFC"/>
    <w:rsid w:val="00B92DC2"/>
    <w:rsid w:val="00B963B2"/>
    <w:rsid w:val="00BA05F3"/>
    <w:rsid w:val="00BA1909"/>
    <w:rsid w:val="00BA63F6"/>
    <w:rsid w:val="00BA7A29"/>
    <w:rsid w:val="00BA7D4E"/>
    <w:rsid w:val="00BB30C7"/>
    <w:rsid w:val="00BB6459"/>
    <w:rsid w:val="00BC1B26"/>
    <w:rsid w:val="00BC1C70"/>
    <w:rsid w:val="00BC253F"/>
    <w:rsid w:val="00BC3D54"/>
    <w:rsid w:val="00BC7032"/>
    <w:rsid w:val="00BD0C17"/>
    <w:rsid w:val="00BD1783"/>
    <w:rsid w:val="00BD3D5B"/>
    <w:rsid w:val="00BD79BD"/>
    <w:rsid w:val="00BF21E2"/>
    <w:rsid w:val="00BF3FA9"/>
    <w:rsid w:val="00BF5148"/>
    <w:rsid w:val="00BF7D88"/>
    <w:rsid w:val="00C05708"/>
    <w:rsid w:val="00C1010E"/>
    <w:rsid w:val="00C13BBF"/>
    <w:rsid w:val="00C23F41"/>
    <w:rsid w:val="00C3329C"/>
    <w:rsid w:val="00C34560"/>
    <w:rsid w:val="00C36E67"/>
    <w:rsid w:val="00C46F0C"/>
    <w:rsid w:val="00C47110"/>
    <w:rsid w:val="00C50EDA"/>
    <w:rsid w:val="00C5234E"/>
    <w:rsid w:val="00C544A2"/>
    <w:rsid w:val="00C54FFD"/>
    <w:rsid w:val="00C55AF0"/>
    <w:rsid w:val="00C665F6"/>
    <w:rsid w:val="00C666A7"/>
    <w:rsid w:val="00C668FF"/>
    <w:rsid w:val="00C72AEC"/>
    <w:rsid w:val="00C72E37"/>
    <w:rsid w:val="00C73FE0"/>
    <w:rsid w:val="00C77146"/>
    <w:rsid w:val="00C92C90"/>
    <w:rsid w:val="00C96A34"/>
    <w:rsid w:val="00CB6F7A"/>
    <w:rsid w:val="00CB79EE"/>
    <w:rsid w:val="00CC7B1F"/>
    <w:rsid w:val="00CD60D6"/>
    <w:rsid w:val="00CD674B"/>
    <w:rsid w:val="00CD676F"/>
    <w:rsid w:val="00CE3CE4"/>
    <w:rsid w:val="00CE5C48"/>
    <w:rsid w:val="00CF10D8"/>
    <w:rsid w:val="00CF192B"/>
    <w:rsid w:val="00D06CFC"/>
    <w:rsid w:val="00D07DA6"/>
    <w:rsid w:val="00D11742"/>
    <w:rsid w:val="00D155D8"/>
    <w:rsid w:val="00D17C95"/>
    <w:rsid w:val="00D2076F"/>
    <w:rsid w:val="00D23B3A"/>
    <w:rsid w:val="00D2494B"/>
    <w:rsid w:val="00D24B86"/>
    <w:rsid w:val="00D25914"/>
    <w:rsid w:val="00D3290F"/>
    <w:rsid w:val="00D34362"/>
    <w:rsid w:val="00D3558C"/>
    <w:rsid w:val="00D37561"/>
    <w:rsid w:val="00D40EBB"/>
    <w:rsid w:val="00D4213D"/>
    <w:rsid w:val="00D43368"/>
    <w:rsid w:val="00D46FD7"/>
    <w:rsid w:val="00D5091C"/>
    <w:rsid w:val="00D544A9"/>
    <w:rsid w:val="00D5775E"/>
    <w:rsid w:val="00D636F0"/>
    <w:rsid w:val="00D6734D"/>
    <w:rsid w:val="00D71278"/>
    <w:rsid w:val="00D748D3"/>
    <w:rsid w:val="00D75435"/>
    <w:rsid w:val="00D76653"/>
    <w:rsid w:val="00D82003"/>
    <w:rsid w:val="00D92022"/>
    <w:rsid w:val="00D93539"/>
    <w:rsid w:val="00D96A83"/>
    <w:rsid w:val="00D97D77"/>
    <w:rsid w:val="00DA152D"/>
    <w:rsid w:val="00DA4344"/>
    <w:rsid w:val="00DA5AD1"/>
    <w:rsid w:val="00DB1E37"/>
    <w:rsid w:val="00DB2249"/>
    <w:rsid w:val="00DB2C41"/>
    <w:rsid w:val="00DB4909"/>
    <w:rsid w:val="00DB6241"/>
    <w:rsid w:val="00DB6BC2"/>
    <w:rsid w:val="00DB78D3"/>
    <w:rsid w:val="00DC1242"/>
    <w:rsid w:val="00DC2266"/>
    <w:rsid w:val="00DC33E2"/>
    <w:rsid w:val="00DC63D7"/>
    <w:rsid w:val="00DD36FE"/>
    <w:rsid w:val="00DD3937"/>
    <w:rsid w:val="00DE30EC"/>
    <w:rsid w:val="00DE33F9"/>
    <w:rsid w:val="00DE79B8"/>
    <w:rsid w:val="00DF0C8A"/>
    <w:rsid w:val="00DF602B"/>
    <w:rsid w:val="00DF6843"/>
    <w:rsid w:val="00E000AB"/>
    <w:rsid w:val="00E056E4"/>
    <w:rsid w:val="00E0658A"/>
    <w:rsid w:val="00E12E28"/>
    <w:rsid w:val="00E21362"/>
    <w:rsid w:val="00E21EFE"/>
    <w:rsid w:val="00E23D63"/>
    <w:rsid w:val="00E23F5B"/>
    <w:rsid w:val="00E26A35"/>
    <w:rsid w:val="00E318AB"/>
    <w:rsid w:val="00E42394"/>
    <w:rsid w:val="00E44BCB"/>
    <w:rsid w:val="00E62067"/>
    <w:rsid w:val="00E6399F"/>
    <w:rsid w:val="00E6553D"/>
    <w:rsid w:val="00E676BD"/>
    <w:rsid w:val="00E742DE"/>
    <w:rsid w:val="00E74C73"/>
    <w:rsid w:val="00E813EC"/>
    <w:rsid w:val="00E8155E"/>
    <w:rsid w:val="00E90364"/>
    <w:rsid w:val="00E91036"/>
    <w:rsid w:val="00E942F7"/>
    <w:rsid w:val="00E962B0"/>
    <w:rsid w:val="00EA0BD8"/>
    <w:rsid w:val="00EA0C78"/>
    <w:rsid w:val="00EA48AD"/>
    <w:rsid w:val="00EB0CFB"/>
    <w:rsid w:val="00EB1CA9"/>
    <w:rsid w:val="00EB5996"/>
    <w:rsid w:val="00EC139C"/>
    <w:rsid w:val="00EC2B2F"/>
    <w:rsid w:val="00EC3E15"/>
    <w:rsid w:val="00EC7D9B"/>
    <w:rsid w:val="00EC7F06"/>
    <w:rsid w:val="00ED02AE"/>
    <w:rsid w:val="00ED6B3A"/>
    <w:rsid w:val="00EF37F8"/>
    <w:rsid w:val="00F02DF5"/>
    <w:rsid w:val="00F04675"/>
    <w:rsid w:val="00F05853"/>
    <w:rsid w:val="00F253E9"/>
    <w:rsid w:val="00F42AB1"/>
    <w:rsid w:val="00F442EA"/>
    <w:rsid w:val="00F44FAB"/>
    <w:rsid w:val="00F505AF"/>
    <w:rsid w:val="00F5618A"/>
    <w:rsid w:val="00F65854"/>
    <w:rsid w:val="00F66528"/>
    <w:rsid w:val="00F67033"/>
    <w:rsid w:val="00F72E62"/>
    <w:rsid w:val="00F73076"/>
    <w:rsid w:val="00F73EAC"/>
    <w:rsid w:val="00F749F3"/>
    <w:rsid w:val="00F77B96"/>
    <w:rsid w:val="00F83453"/>
    <w:rsid w:val="00F852E1"/>
    <w:rsid w:val="00F8750A"/>
    <w:rsid w:val="00F87CAF"/>
    <w:rsid w:val="00F958BC"/>
    <w:rsid w:val="00FA5B89"/>
    <w:rsid w:val="00FB1E77"/>
    <w:rsid w:val="00FB2C3F"/>
    <w:rsid w:val="00FB32A9"/>
    <w:rsid w:val="00FB65CC"/>
    <w:rsid w:val="00FC351B"/>
    <w:rsid w:val="00FC5D47"/>
    <w:rsid w:val="00FC6602"/>
    <w:rsid w:val="00FC7B31"/>
    <w:rsid w:val="00FD4CDE"/>
    <w:rsid w:val="00FD515E"/>
    <w:rsid w:val="00FE1A6A"/>
    <w:rsid w:val="00FF4E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695966C7"/>
  <w15:chartTrackingRefBased/>
  <w15:docId w15:val="{BD22C744-CDE8-40F4-A24E-4643086DEDC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Angsana New"/>
        <w:lang w:val="en-US" w:eastAsia="en-US" w:bidi="th-TH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er" w:uiPriority="99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04686E"/>
    <w:rPr>
      <w:rFonts w:eastAsia="SimSun"/>
      <w:sz w:val="24"/>
      <w:szCs w:val="24"/>
      <w:lang w:eastAsia="zh-CN"/>
    </w:rPr>
  </w:style>
  <w:style w:type="paragraph" w:styleId="Heading1">
    <w:name w:val="heading 1"/>
    <w:basedOn w:val="Normal"/>
    <w:next w:val="Normal"/>
    <w:qFormat/>
    <w:rsid w:val="00B823E7"/>
    <w:pPr>
      <w:keepNext/>
      <w:spacing w:before="240" w:after="60"/>
      <w:jc w:val="center"/>
      <w:outlineLvl w:val="0"/>
    </w:pPr>
    <w:rPr>
      <w:rFonts w:ascii="Angsana New" w:eastAsia="Times New Roman" w:hAnsi="Angsana New"/>
      <w:b/>
      <w:bCs/>
      <w:kern w:val="28"/>
      <w:sz w:val="40"/>
      <w:szCs w:val="40"/>
      <w:lang w:eastAsia="en-US"/>
    </w:rPr>
  </w:style>
  <w:style w:type="paragraph" w:styleId="Heading2">
    <w:name w:val="heading 2"/>
    <w:basedOn w:val="Normal"/>
    <w:next w:val="Normal"/>
    <w:qFormat/>
    <w:rsid w:val="00B823E7"/>
    <w:pPr>
      <w:keepNext/>
      <w:ind w:firstLine="720"/>
      <w:jc w:val="center"/>
      <w:outlineLvl w:val="1"/>
    </w:pPr>
    <w:rPr>
      <w:rFonts w:ascii="AngsanaUPC" w:eastAsia="Times New Roman" w:hAnsi="AngsanaUPC" w:cs="AngsanaUPC"/>
      <w:b/>
      <w:bCs/>
      <w:sz w:val="48"/>
      <w:szCs w:val="48"/>
      <w:lang w:eastAsia="en-US"/>
    </w:rPr>
  </w:style>
  <w:style w:type="paragraph" w:styleId="Heading3">
    <w:name w:val="heading 3"/>
    <w:basedOn w:val="Normal"/>
    <w:next w:val="Normal"/>
    <w:qFormat/>
    <w:rsid w:val="0004686E"/>
    <w:pPr>
      <w:keepNext/>
      <w:tabs>
        <w:tab w:val="left" w:pos="1260"/>
      </w:tabs>
      <w:outlineLvl w:val="2"/>
    </w:pPr>
    <w:rPr>
      <w:rFonts w:ascii="Angsana New" w:hAnsi="Angsana New"/>
      <w:sz w:val="32"/>
      <w:szCs w:val="32"/>
    </w:rPr>
  </w:style>
  <w:style w:type="paragraph" w:styleId="Heading4">
    <w:name w:val="heading 4"/>
    <w:basedOn w:val="Normal"/>
    <w:next w:val="Normal"/>
    <w:qFormat/>
    <w:rsid w:val="00B823E7"/>
    <w:pPr>
      <w:keepNext/>
      <w:spacing w:before="240" w:after="60"/>
      <w:outlineLvl w:val="3"/>
    </w:pPr>
    <w:rPr>
      <w:b/>
      <w:bCs/>
      <w:sz w:val="28"/>
      <w:szCs w:val="32"/>
    </w:rPr>
  </w:style>
  <w:style w:type="paragraph" w:styleId="Heading5">
    <w:name w:val="heading 5"/>
    <w:basedOn w:val="Normal"/>
    <w:next w:val="Normal"/>
    <w:qFormat/>
    <w:rsid w:val="00B823E7"/>
    <w:pPr>
      <w:spacing w:before="240" w:after="60"/>
      <w:outlineLvl w:val="4"/>
    </w:pPr>
    <w:rPr>
      <w:b/>
      <w:bCs/>
      <w:i/>
      <w:iCs/>
      <w:sz w:val="26"/>
      <w:szCs w:val="30"/>
    </w:rPr>
  </w:style>
  <w:style w:type="paragraph" w:styleId="Heading6">
    <w:name w:val="heading 6"/>
    <w:basedOn w:val="Normal"/>
    <w:next w:val="Normal"/>
    <w:qFormat/>
    <w:rsid w:val="00B823E7"/>
    <w:pPr>
      <w:keepNext/>
      <w:jc w:val="center"/>
      <w:outlineLvl w:val="5"/>
    </w:pPr>
    <w:rPr>
      <w:rFonts w:ascii="AngsanaUPC" w:eastAsia="Cordia New" w:hAnsi="AngsanaUPC" w:cs="AngsanaUPC"/>
      <w:b/>
      <w:bCs/>
      <w:sz w:val="32"/>
      <w:szCs w:val="32"/>
      <w:lang w:eastAsia="en-US"/>
    </w:rPr>
  </w:style>
  <w:style w:type="paragraph" w:styleId="Heading7">
    <w:name w:val="heading 7"/>
    <w:basedOn w:val="Normal"/>
    <w:next w:val="Normal"/>
    <w:qFormat/>
    <w:rsid w:val="00B823E7"/>
    <w:pPr>
      <w:keepNext/>
      <w:ind w:firstLine="2070"/>
      <w:jc w:val="both"/>
      <w:outlineLvl w:val="6"/>
    </w:pPr>
    <w:rPr>
      <w:rFonts w:ascii="AngsanaUPC" w:eastAsia="Cordia New" w:hAnsi="AngsanaUPC" w:cs="AngsanaUPC"/>
      <w:b/>
      <w:bCs/>
      <w:sz w:val="32"/>
      <w:szCs w:val="32"/>
      <w:u w:val="single"/>
      <w:lang w:eastAsia="en-US"/>
    </w:rPr>
  </w:style>
  <w:style w:type="paragraph" w:styleId="Heading8">
    <w:name w:val="heading 8"/>
    <w:basedOn w:val="Normal"/>
    <w:next w:val="Normal"/>
    <w:qFormat/>
    <w:rsid w:val="00B823E7"/>
    <w:pPr>
      <w:keepNext/>
      <w:ind w:firstLine="1350"/>
      <w:jc w:val="both"/>
      <w:outlineLvl w:val="7"/>
    </w:pPr>
    <w:rPr>
      <w:rFonts w:ascii="AngsanaUPC" w:eastAsia="Cordia New" w:hAnsi="AngsanaUPC" w:cs="AngsanaUPC"/>
      <w:b/>
      <w:bCs/>
      <w:sz w:val="32"/>
      <w:szCs w:val="32"/>
      <w:u w:val="single"/>
      <w:lang w:eastAsia="en-US"/>
    </w:rPr>
  </w:style>
  <w:style w:type="paragraph" w:styleId="Heading9">
    <w:name w:val="heading 9"/>
    <w:basedOn w:val="Normal"/>
    <w:next w:val="Normal"/>
    <w:qFormat/>
    <w:rsid w:val="00B823E7"/>
    <w:pPr>
      <w:spacing w:before="240" w:after="60"/>
      <w:outlineLvl w:val="8"/>
    </w:pPr>
    <w:rPr>
      <w:rFonts w:ascii="Arial" w:hAnsi="Arial" w:cs="Cordia New"/>
      <w:sz w:val="22"/>
      <w:szCs w:val="25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rsid w:val="00844777"/>
    <w:pPr>
      <w:tabs>
        <w:tab w:val="center" w:pos="4153"/>
        <w:tab w:val="right" w:pos="8306"/>
      </w:tabs>
    </w:pPr>
    <w:rPr>
      <w:szCs w:val="28"/>
    </w:rPr>
  </w:style>
  <w:style w:type="character" w:styleId="PageNumber">
    <w:name w:val="page number"/>
    <w:basedOn w:val="DefaultParagraphFont"/>
    <w:rsid w:val="00844777"/>
  </w:style>
  <w:style w:type="paragraph" w:styleId="BalloonText">
    <w:name w:val="Balloon Text"/>
    <w:basedOn w:val="Normal"/>
    <w:semiHidden/>
    <w:rsid w:val="00357A59"/>
    <w:rPr>
      <w:rFonts w:ascii="Tahoma" w:hAnsi="Tahoma"/>
      <w:sz w:val="16"/>
      <w:szCs w:val="18"/>
    </w:rPr>
  </w:style>
  <w:style w:type="paragraph" w:styleId="Header">
    <w:name w:val="header"/>
    <w:basedOn w:val="Normal"/>
    <w:rsid w:val="00246369"/>
    <w:pPr>
      <w:tabs>
        <w:tab w:val="center" w:pos="4153"/>
        <w:tab w:val="right" w:pos="8306"/>
      </w:tabs>
    </w:pPr>
    <w:rPr>
      <w:szCs w:val="28"/>
    </w:rPr>
  </w:style>
  <w:style w:type="paragraph" w:styleId="BodyTextIndent">
    <w:name w:val="Body Text Indent"/>
    <w:basedOn w:val="Normal"/>
    <w:rsid w:val="00D71278"/>
    <w:pPr>
      <w:ind w:firstLine="720"/>
    </w:pPr>
    <w:rPr>
      <w:rFonts w:ascii="AngsanaUPC" w:eastAsia="Cordia New" w:hAnsi="AngsanaUPC" w:cs="AngsanaUPC"/>
      <w:sz w:val="32"/>
      <w:szCs w:val="32"/>
    </w:rPr>
  </w:style>
  <w:style w:type="paragraph" w:styleId="BodyTextIndent3">
    <w:name w:val="Body Text Indent 3"/>
    <w:basedOn w:val="Normal"/>
    <w:rsid w:val="00D71278"/>
    <w:pPr>
      <w:ind w:firstLine="720"/>
      <w:jc w:val="both"/>
    </w:pPr>
    <w:rPr>
      <w:rFonts w:ascii="AngsanaUPC" w:eastAsia="Cordia New" w:hAnsi="AngsanaUPC" w:cs="AngsanaUPC"/>
      <w:sz w:val="32"/>
      <w:szCs w:val="32"/>
    </w:rPr>
  </w:style>
  <w:style w:type="paragraph" w:styleId="BodyText">
    <w:name w:val="Body Text"/>
    <w:basedOn w:val="Normal"/>
    <w:rsid w:val="00B823E7"/>
    <w:pPr>
      <w:spacing w:after="120"/>
    </w:pPr>
    <w:rPr>
      <w:szCs w:val="28"/>
    </w:rPr>
  </w:style>
  <w:style w:type="paragraph" w:styleId="BodyTextIndent2">
    <w:name w:val="Body Text Indent 2"/>
    <w:basedOn w:val="Normal"/>
    <w:rsid w:val="00B823E7"/>
    <w:pPr>
      <w:ind w:firstLine="1260"/>
      <w:jc w:val="both"/>
    </w:pPr>
    <w:rPr>
      <w:rFonts w:ascii="AngsanaUPC" w:eastAsia="Times New Roman" w:hAnsi="AngsanaUPC" w:cs="AngsanaUPC"/>
      <w:sz w:val="32"/>
      <w:szCs w:val="32"/>
      <w:lang w:eastAsia="en-US"/>
    </w:rPr>
  </w:style>
  <w:style w:type="paragraph" w:styleId="BodyText2">
    <w:name w:val="Body Text 2"/>
    <w:basedOn w:val="Normal"/>
    <w:rsid w:val="00B823E7"/>
    <w:pPr>
      <w:ind w:firstLine="720"/>
    </w:pPr>
    <w:rPr>
      <w:rFonts w:ascii="AngsanaUPC" w:eastAsia="Times New Roman" w:hAnsi="AngsanaUPC" w:cs="AngsanaUPC"/>
      <w:sz w:val="32"/>
      <w:szCs w:val="32"/>
      <w:lang w:eastAsia="en-US"/>
    </w:rPr>
  </w:style>
  <w:style w:type="paragraph" w:styleId="BodyText3">
    <w:name w:val="Body Text 3"/>
    <w:basedOn w:val="Normal"/>
    <w:rsid w:val="00B823E7"/>
    <w:pPr>
      <w:jc w:val="both"/>
    </w:pPr>
    <w:rPr>
      <w:rFonts w:ascii="AngsanaUPC" w:eastAsia="Times New Roman" w:hAnsi="AngsanaUPC" w:cs="AngsanaUPC"/>
      <w:sz w:val="32"/>
      <w:szCs w:val="32"/>
      <w:lang w:eastAsia="en-US"/>
    </w:rPr>
  </w:style>
  <w:style w:type="paragraph" w:styleId="BlockText">
    <w:name w:val="Block Text"/>
    <w:basedOn w:val="Normal"/>
    <w:rsid w:val="00B823E7"/>
    <w:pPr>
      <w:ind w:left="720" w:right="749"/>
      <w:jc w:val="both"/>
    </w:pPr>
    <w:rPr>
      <w:rFonts w:ascii="AngsanaUPC" w:eastAsia="Times New Roman" w:hAnsi="AngsanaUPC" w:cs="AngsanaUPC"/>
      <w:sz w:val="32"/>
      <w:szCs w:val="32"/>
      <w:lang w:eastAsia="en-US"/>
    </w:rPr>
  </w:style>
  <w:style w:type="paragraph" w:styleId="TOC1">
    <w:name w:val="toc 1"/>
    <w:basedOn w:val="Normal"/>
    <w:next w:val="Normal"/>
    <w:autoRedefine/>
    <w:semiHidden/>
    <w:rsid w:val="00B823E7"/>
    <w:pPr>
      <w:ind w:firstLine="1530"/>
      <w:jc w:val="both"/>
    </w:pPr>
    <w:rPr>
      <w:rFonts w:ascii="Cordia New" w:eastAsia="Times New Roman" w:hAnsi="Cordia New" w:cs="Cordia New"/>
      <w:b/>
      <w:bCs/>
      <w:sz w:val="32"/>
      <w:szCs w:val="32"/>
      <w:lang w:eastAsia="en-US"/>
    </w:rPr>
  </w:style>
  <w:style w:type="paragraph" w:customStyle="1" w:styleId="a">
    <w:name w:val="???????????"/>
    <w:basedOn w:val="Normal"/>
    <w:rsid w:val="00B823E7"/>
    <w:pPr>
      <w:ind w:right="386" w:firstLine="720"/>
      <w:jc w:val="both"/>
    </w:pPr>
    <w:rPr>
      <w:rFonts w:ascii="CordiaUPC" w:eastAsia="Times New Roman" w:hAnsi="CordiaUPC" w:cs="CordiaUPC"/>
      <w:sz w:val="32"/>
      <w:szCs w:val="32"/>
      <w:lang w:eastAsia="en-US"/>
    </w:rPr>
  </w:style>
  <w:style w:type="paragraph" w:customStyle="1" w:styleId="example">
    <w:name w:val="example"/>
    <w:basedOn w:val="Normal"/>
    <w:rsid w:val="00B823E7"/>
    <w:pPr>
      <w:ind w:firstLine="720"/>
      <w:jc w:val="center"/>
    </w:pPr>
    <w:rPr>
      <w:rFonts w:ascii="CordiaUPC" w:eastAsia="Times New Roman" w:hAnsi="CordiaUPC" w:cs="CordiaUPC"/>
      <w:i/>
      <w:iCs/>
      <w:sz w:val="36"/>
      <w:szCs w:val="36"/>
      <w:lang w:eastAsia="en-US"/>
    </w:rPr>
  </w:style>
  <w:style w:type="paragraph" w:customStyle="1" w:styleId="REG1">
    <w:name w:val="REG_1"/>
    <w:basedOn w:val="a"/>
    <w:rsid w:val="00B823E7"/>
    <w:pPr>
      <w:ind w:right="11"/>
      <w:jc w:val="center"/>
    </w:pPr>
    <w:rPr>
      <w:b/>
      <w:bCs/>
    </w:rPr>
  </w:style>
  <w:style w:type="paragraph" w:customStyle="1" w:styleId="ref">
    <w:name w:val="ref"/>
    <w:basedOn w:val="Normal"/>
    <w:rsid w:val="00B823E7"/>
    <w:pPr>
      <w:spacing w:before="120"/>
      <w:ind w:firstLine="720"/>
      <w:jc w:val="both"/>
    </w:pPr>
    <w:rPr>
      <w:rFonts w:ascii="AngsanaUPC" w:eastAsia="Times New Roman" w:hAnsi="AngsanaUPC" w:cs="AngsanaUPC"/>
      <w:b/>
      <w:bCs/>
      <w:i/>
      <w:iCs/>
      <w:sz w:val="32"/>
      <w:szCs w:val="32"/>
      <w:lang w:eastAsia="en-US"/>
    </w:rPr>
  </w:style>
  <w:style w:type="paragraph" w:customStyle="1" w:styleId="ref2">
    <w:name w:val="ref_2"/>
    <w:basedOn w:val="Normal"/>
    <w:rsid w:val="00B823E7"/>
    <w:pPr>
      <w:spacing w:before="60"/>
      <w:ind w:firstLine="720"/>
      <w:jc w:val="both"/>
    </w:pPr>
    <w:rPr>
      <w:rFonts w:ascii="AngsanaUPC" w:eastAsia="Times New Roman" w:hAnsi="AngsanaUPC" w:cs="AngsanaUPC"/>
      <w:b/>
      <w:bCs/>
      <w:i/>
      <w:iCs/>
      <w:sz w:val="32"/>
      <w:szCs w:val="32"/>
      <w:lang w:eastAsia="en-US"/>
    </w:rPr>
  </w:style>
  <w:style w:type="paragraph" w:customStyle="1" w:styleId="exmbiblio">
    <w:name w:val="exm_biblio"/>
    <w:basedOn w:val="Normal"/>
    <w:rsid w:val="00B823E7"/>
    <w:pPr>
      <w:ind w:left="720" w:hanging="720"/>
    </w:pPr>
    <w:rPr>
      <w:rFonts w:ascii="AngsanaUPC" w:eastAsia="Times New Roman" w:hAnsi="AngsanaUPC" w:cs="AngsanaUPC"/>
      <w:sz w:val="32"/>
      <w:szCs w:val="32"/>
      <w:lang w:eastAsia="en-US"/>
    </w:rPr>
  </w:style>
  <w:style w:type="paragraph" w:customStyle="1" w:styleId="formatthai">
    <w:name w:val="format_thai"/>
    <w:basedOn w:val="Normal"/>
    <w:rsid w:val="00B823E7"/>
    <w:pPr>
      <w:ind w:left="1440" w:hanging="720"/>
    </w:pPr>
    <w:rPr>
      <w:rFonts w:ascii="CordiaUPC" w:eastAsia="Times New Roman" w:hAnsi="CordiaUPC" w:cs="CordiaUPC"/>
      <w:color w:val="0000FF"/>
      <w:sz w:val="32"/>
      <w:szCs w:val="32"/>
      <w:lang w:eastAsia="en-US"/>
    </w:rPr>
  </w:style>
  <w:style w:type="paragraph" w:styleId="Title">
    <w:name w:val="Title"/>
    <w:basedOn w:val="Normal"/>
    <w:qFormat/>
    <w:rsid w:val="00B823E7"/>
    <w:pPr>
      <w:spacing w:before="120"/>
      <w:jc w:val="center"/>
    </w:pPr>
    <w:rPr>
      <w:rFonts w:ascii="AngsanaUPC" w:eastAsia="Cordia New" w:hAnsi="AngsanaUPC" w:cs="AngsanaUPC"/>
      <w:b/>
      <w:bCs/>
      <w:sz w:val="32"/>
      <w:szCs w:val="32"/>
      <w:lang w:eastAsia="en-US"/>
    </w:rPr>
  </w:style>
  <w:style w:type="paragraph" w:styleId="Subtitle">
    <w:name w:val="Subtitle"/>
    <w:basedOn w:val="Normal"/>
    <w:qFormat/>
    <w:rsid w:val="00B823E7"/>
    <w:pPr>
      <w:jc w:val="center"/>
    </w:pPr>
    <w:rPr>
      <w:rFonts w:eastAsia="Cordia New" w:cs="AngsanaUPC"/>
      <w:b/>
      <w:bCs/>
      <w:sz w:val="44"/>
      <w:szCs w:val="44"/>
      <w:lang w:eastAsia="th-TH"/>
    </w:rPr>
  </w:style>
  <w:style w:type="paragraph" w:styleId="Caption">
    <w:name w:val="caption"/>
    <w:basedOn w:val="Normal"/>
    <w:next w:val="Normal"/>
    <w:qFormat/>
    <w:rsid w:val="007C7178"/>
    <w:pPr>
      <w:spacing w:before="240"/>
      <w:jc w:val="center"/>
    </w:pPr>
    <w:rPr>
      <w:rFonts w:ascii="AngsanaUPC" w:eastAsia="Cordia New" w:hAnsi="AngsanaUPC" w:cs="AngsanaUPC"/>
      <w:b/>
      <w:bCs/>
      <w:sz w:val="32"/>
      <w:szCs w:val="32"/>
      <w:lang w:eastAsia="en-US"/>
    </w:rPr>
  </w:style>
  <w:style w:type="table" w:styleId="TableGrid">
    <w:name w:val="Table Grid"/>
    <w:basedOn w:val="TableNormal"/>
    <w:uiPriority w:val="59"/>
    <w:rsid w:val="007C7178"/>
    <w:rPr>
      <w:rFonts w:ascii="Cordia New" w:eastAsia="Cordia New" w:hAnsi="Cordia Ne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Bullet">
    <w:name w:val="List Bullet"/>
    <w:basedOn w:val="Normal"/>
    <w:rsid w:val="007C7178"/>
    <w:pPr>
      <w:ind w:left="360" w:hanging="360"/>
    </w:pPr>
    <w:rPr>
      <w:rFonts w:ascii="AngsanaUPC" w:eastAsia="Times New Roman" w:hAnsi="AngsanaUPC" w:cs="AngsanaUPC"/>
      <w:sz w:val="20"/>
      <w:szCs w:val="20"/>
      <w:lang w:eastAsia="en-US"/>
    </w:rPr>
  </w:style>
  <w:style w:type="paragraph" w:customStyle="1" w:styleId="a0">
    <w:name w:val="รายการอ้างอิง"/>
    <w:basedOn w:val="Normal"/>
    <w:rsid w:val="00A77DD6"/>
    <w:pPr>
      <w:ind w:left="720" w:hanging="720"/>
    </w:pPr>
    <w:rPr>
      <w:rFonts w:ascii="Cordia New" w:eastAsia="Cordia New" w:hAnsi="Cordia New" w:cs="Cordia New"/>
      <w:sz w:val="32"/>
      <w:szCs w:val="32"/>
      <w:lang w:eastAsia="en-US"/>
    </w:rPr>
  </w:style>
  <w:style w:type="character" w:customStyle="1" w:styleId="FooterChar">
    <w:name w:val="Footer Char"/>
    <w:link w:val="Footer"/>
    <w:uiPriority w:val="99"/>
    <w:rsid w:val="004024C9"/>
    <w:rPr>
      <w:rFonts w:eastAsia="SimSun"/>
      <w:sz w:val="24"/>
      <w:szCs w:val="28"/>
      <w:lang w:eastAsia="zh-CN"/>
    </w:rPr>
  </w:style>
  <w:style w:type="paragraph" w:styleId="ListParagraph">
    <w:name w:val="List Paragraph"/>
    <w:basedOn w:val="Normal"/>
    <w:link w:val="ListParagraphChar"/>
    <w:uiPriority w:val="34"/>
    <w:qFormat/>
    <w:rsid w:val="00113F77"/>
    <w:pPr>
      <w:spacing w:after="200" w:line="276" w:lineRule="auto"/>
      <w:ind w:left="720"/>
      <w:contextualSpacing/>
    </w:pPr>
    <w:rPr>
      <w:rFonts w:ascii="Calibri" w:eastAsia="Calibri" w:hAnsi="Calibri" w:cs="Cordia New"/>
      <w:sz w:val="22"/>
      <w:szCs w:val="28"/>
      <w:lang w:eastAsia="en-US"/>
    </w:rPr>
  </w:style>
  <w:style w:type="character" w:customStyle="1" w:styleId="ListParagraphChar">
    <w:name w:val="List Paragraph Char"/>
    <w:link w:val="ListParagraph"/>
    <w:uiPriority w:val="34"/>
    <w:rsid w:val="00C665F6"/>
    <w:rPr>
      <w:rFonts w:ascii="Calibri" w:eastAsia="Calibri" w:hAnsi="Calibri" w:cs="Cordia New"/>
      <w:sz w:val="22"/>
      <w:szCs w:val="28"/>
    </w:rPr>
  </w:style>
  <w:style w:type="paragraph" w:customStyle="1" w:styleId="EndNoteBibliographyTitle">
    <w:name w:val="EndNote Bibliography Title"/>
    <w:basedOn w:val="Normal"/>
    <w:link w:val="EndNoteBibliographyTitleChar"/>
    <w:rsid w:val="00120F3A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link w:val="EndNoteBibliographyTitle"/>
    <w:rsid w:val="00120F3A"/>
    <w:rPr>
      <w:rFonts w:eastAsia="SimSun" w:cs="Times New Roman"/>
      <w:noProof/>
      <w:sz w:val="24"/>
      <w:szCs w:val="24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120F3A"/>
    <w:rPr>
      <w:rFonts w:cs="Times New Roman"/>
      <w:noProof/>
    </w:rPr>
  </w:style>
  <w:style w:type="character" w:customStyle="1" w:styleId="EndNoteBibliographyChar">
    <w:name w:val="EndNote Bibliography Char"/>
    <w:link w:val="EndNoteBibliography"/>
    <w:rsid w:val="00120F3A"/>
    <w:rPr>
      <w:rFonts w:eastAsia="SimSun" w:cs="Times New Roman"/>
      <w:noProof/>
      <w:sz w:val="24"/>
      <w:szCs w:val="24"/>
      <w:lang w:eastAsia="zh-CN"/>
    </w:rPr>
  </w:style>
  <w:style w:type="character" w:styleId="Hyperlink">
    <w:name w:val="Hyperlink"/>
    <w:rsid w:val="007E5412"/>
    <w:rPr>
      <w:color w:val="0563C1"/>
      <w:u w:val="single"/>
    </w:rPr>
  </w:style>
  <w:style w:type="character" w:styleId="UnresolvedMention">
    <w:name w:val="Unresolved Mention"/>
    <w:uiPriority w:val="99"/>
    <w:semiHidden/>
    <w:unhideWhenUsed/>
    <w:rsid w:val="007E541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99060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Tim.phouthone@gmail.com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Wutthiopnig_ctk@mju.ac.th" TargetMode="External"/><Relationship Id="rId14" Type="http://schemas.openxmlformats.org/officeDocument/2006/relationships/fontTable" Target="fontTable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223ED49-AC4C-4C0A-A8FD-F5A78AADCA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9</Pages>
  <Words>3735</Words>
  <Characters>21292</Characters>
  <Application>Microsoft Office Word</Application>
  <DocSecurity>0</DocSecurity>
  <Lines>177</Lines>
  <Paragraphs>4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ชื่อเรื่อง</vt:lpstr>
      </vt:variant>
      <vt:variant>
        <vt:i4>1</vt:i4>
      </vt:variant>
    </vt:vector>
  </HeadingPairs>
  <TitlesOfParts>
    <vt:vector size="2" baseType="lpstr">
      <vt:lpstr>ข้อ ๓๕</vt:lpstr>
      <vt:lpstr>ข้อ ๓๕</vt:lpstr>
    </vt:vector>
  </TitlesOfParts>
  <Company>TH</Company>
  <LinksUpToDate>false</LinksUpToDate>
  <CharactersWithSpaces>24978</CharactersWithSpaces>
  <SharedDoc>false</SharedDoc>
  <HLinks>
    <vt:vector size="12" baseType="variant">
      <vt:variant>
        <vt:i4>5767171</vt:i4>
      </vt:variant>
      <vt:variant>
        <vt:i4>3</vt:i4>
      </vt:variant>
      <vt:variant>
        <vt:i4>0</vt:i4>
      </vt:variant>
      <vt:variant>
        <vt:i4>5</vt:i4>
      </vt:variant>
      <vt:variant>
        <vt:lpwstr>mailto:Wutthiopnig_ctk@mju.ac.th</vt:lpwstr>
      </vt:variant>
      <vt:variant>
        <vt:lpwstr/>
      </vt:variant>
      <vt:variant>
        <vt:i4>8257555</vt:i4>
      </vt:variant>
      <vt:variant>
        <vt:i4>0</vt:i4>
      </vt:variant>
      <vt:variant>
        <vt:i4>0</vt:i4>
      </vt:variant>
      <vt:variant>
        <vt:i4>5</vt:i4>
      </vt:variant>
      <vt:variant>
        <vt:lpwstr>mailto:Tim.phouthone@gmail.com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ข้อ ๓๕</dc:title>
  <dc:subject/>
  <dc:creator>hp</dc:creator>
  <cp:keywords/>
  <cp:lastModifiedBy>6509302005 Phouthone Bouansombath</cp:lastModifiedBy>
  <cp:revision>2</cp:revision>
  <cp:lastPrinted>2024-01-15T01:39:00Z</cp:lastPrinted>
  <dcterms:created xsi:type="dcterms:W3CDTF">2024-01-15T01:46:00Z</dcterms:created>
  <dcterms:modified xsi:type="dcterms:W3CDTF">2024-01-15T01:46:00Z</dcterms:modified>
</cp:coreProperties>
</file>